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3D724" w14:textId="77777777" w:rsidR="00882D83" w:rsidRPr="00562157" w:rsidRDefault="00882D83" w:rsidP="001923B0">
      <w:pPr>
        <w:pStyle w:val="Schoolandfaculty"/>
        <w:rPr>
          <w:lang w:val="en-US"/>
        </w:rPr>
      </w:pPr>
      <w:bookmarkStart w:id="0" w:name="_Toc201850464"/>
      <w:bookmarkStart w:id="1" w:name="_Toc201850469"/>
    </w:p>
    <w:p w14:paraId="57116947"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5200A388"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7D8E70F8" w14:textId="77777777" w:rsidR="00882D83" w:rsidRPr="00562157" w:rsidRDefault="00503A1B" w:rsidP="001923B0">
      <w:pPr>
        <w:pStyle w:val="Schoolandfaculty"/>
        <w:rPr>
          <w:lang w:val="en-US"/>
        </w:rPr>
      </w:pPr>
      <w:r w:rsidRPr="00562157">
        <w:rPr>
          <w:lang w:val="en-US"/>
        </w:rPr>
        <w:t>BỘ MÔN CÔNG NGHỆ PHẦN MỀM</w:t>
      </w:r>
    </w:p>
    <w:p w14:paraId="5C90CEC1" w14:textId="77777777" w:rsidR="00882D83" w:rsidRPr="00562157" w:rsidRDefault="00882D83" w:rsidP="00483DDC">
      <w:pPr>
        <w:pStyle w:val="PaddingLine"/>
        <w:ind w:left="0" w:firstLine="0"/>
        <w:rPr>
          <w:rFonts w:ascii="Arial" w:hAnsi="Arial" w:cs="Arial"/>
          <w:lang w:val="en-US"/>
        </w:rPr>
      </w:pPr>
    </w:p>
    <w:p w14:paraId="3A58BB46" w14:textId="77777777" w:rsidR="00882D83" w:rsidRPr="00562157" w:rsidRDefault="00882D83" w:rsidP="00483DDC">
      <w:pPr>
        <w:pStyle w:val="PaddingLine"/>
        <w:ind w:left="0" w:firstLine="0"/>
        <w:rPr>
          <w:rFonts w:ascii="Arial" w:hAnsi="Arial" w:cs="Arial"/>
          <w:lang w:val="en-US"/>
        </w:rPr>
      </w:pPr>
    </w:p>
    <w:p w14:paraId="79153B40"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3E8F09C0" w14:textId="77777777" w:rsidR="00882D83" w:rsidRPr="00562157" w:rsidRDefault="00882D83" w:rsidP="00483DDC">
      <w:pPr>
        <w:pStyle w:val="PaddingLine"/>
        <w:ind w:left="0" w:firstLine="0"/>
        <w:rPr>
          <w:rFonts w:ascii="Arial" w:hAnsi="Arial" w:cs="Arial"/>
          <w:lang w:val="en-US"/>
        </w:rPr>
      </w:pPr>
    </w:p>
    <w:p w14:paraId="1075DC33" w14:textId="77777777" w:rsidR="00882D83" w:rsidRPr="00562157" w:rsidRDefault="00882D83" w:rsidP="00483DDC">
      <w:pPr>
        <w:pStyle w:val="PaddingLine"/>
        <w:ind w:left="0" w:firstLine="0"/>
        <w:rPr>
          <w:rFonts w:ascii="Arial" w:hAnsi="Arial" w:cs="Arial"/>
          <w:lang w:val="en-US"/>
        </w:rPr>
      </w:pPr>
    </w:p>
    <w:p w14:paraId="148D5504"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0D032EAE" w14:textId="77777777" w:rsidR="00882D83" w:rsidRPr="00562157" w:rsidRDefault="00882D83" w:rsidP="00483DDC">
      <w:pPr>
        <w:pStyle w:val="PaddingLine"/>
        <w:ind w:left="0" w:firstLine="0"/>
        <w:rPr>
          <w:rFonts w:ascii="Arial" w:hAnsi="Arial" w:cs="Arial"/>
          <w:lang w:val="en-US"/>
        </w:rPr>
      </w:pPr>
    </w:p>
    <w:p w14:paraId="4E2293D7" w14:textId="77777777" w:rsidR="00882D83" w:rsidRPr="00562157" w:rsidRDefault="00882D83" w:rsidP="00483DDC">
      <w:pPr>
        <w:pStyle w:val="PaddingLine"/>
        <w:ind w:left="0" w:firstLine="0"/>
        <w:rPr>
          <w:rFonts w:ascii="Arial" w:hAnsi="Arial" w:cs="Arial"/>
          <w:lang w:val="en-US"/>
        </w:rPr>
      </w:pPr>
    </w:p>
    <w:p w14:paraId="1F8E75A6"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7443347" w14:textId="77777777" w:rsidR="00882D83" w:rsidRPr="00562157" w:rsidRDefault="00882D83" w:rsidP="00483DDC">
      <w:pPr>
        <w:pStyle w:val="PaddingLine"/>
        <w:ind w:left="0" w:firstLine="0"/>
        <w:rPr>
          <w:rFonts w:ascii="Arial" w:hAnsi="Arial" w:cs="Arial"/>
          <w:lang w:val="en-US"/>
        </w:rPr>
      </w:pPr>
      <w:bookmarkStart w:id="4" w:name="_Toc201850468"/>
    </w:p>
    <w:p w14:paraId="4E6FF9B1" w14:textId="77777777" w:rsidR="00882D83" w:rsidRPr="00562157" w:rsidRDefault="00882D83" w:rsidP="00483DDC">
      <w:pPr>
        <w:pStyle w:val="Time"/>
        <w:ind w:left="0" w:firstLine="0"/>
        <w:rPr>
          <w:rFonts w:ascii="Arial" w:hAnsi="Arial" w:cs="Arial"/>
        </w:rPr>
      </w:pPr>
    </w:p>
    <w:p w14:paraId="38CADF68" w14:textId="77777777" w:rsidR="00882D83" w:rsidRPr="00562157" w:rsidRDefault="008A3D56" w:rsidP="00483DDC">
      <w:pPr>
        <w:pStyle w:val="Time"/>
        <w:ind w:left="0" w:firstLine="0"/>
        <w:rPr>
          <w:rFonts w:ascii="Arial" w:hAnsi="Arial" w:cs="Arial"/>
        </w:rPr>
      </w:pPr>
      <w:r>
        <w:rPr>
          <w:rFonts w:ascii="Arial" w:hAnsi="Arial" w:cs="Arial"/>
        </w:rPr>
        <w:t>x</w:t>
      </w:r>
    </w:p>
    <w:p w14:paraId="59E96608" w14:textId="77777777" w:rsidR="00882D83" w:rsidRPr="00562157" w:rsidRDefault="00882D83" w:rsidP="00483DDC">
      <w:pPr>
        <w:pStyle w:val="Time"/>
        <w:ind w:left="0" w:firstLine="0"/>
        <w:rPr>
          <w:rFonts w:ascii="Arial" w:hAnsi="Arial" w:cs="Arial"/>
        </w:rPr>
      </w:pPr>
    </w:p>
    <w:p w14:paraId="69FC2528"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092A7116"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3C410EA4"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26DB8584" w14:textId="77777777" w:rsidR="007D5C4C" w:rsidRPr="00562157" w:rsidRDefault="007D5C4C" w:rsidP="001923B0">
      <w:pPr>
        <w:pStyle w:val="Schoolandfaculty"/>
        <w:rPr>
          <w:lang w:val="en-US"/>
        </w:rPr>
      </w:pPr>
      <w:r w:rsidRPr="00562157">
        <w:rPr>
          <w:lang w:val="en-US"/>
        </w:rPr>
        <w:t>KHOA CÔNG NGHỆ THÔNG TIN</w:t>
      </w:r>
    </w:p>
    <w:p w14:paraId="4E9DEDEC" w14:textId="77777777" w:rsidR="00590C45" w:rsidRPr="00562157" w:rsidRDefault="00590C45" w:rsidP="00590C45">
      <w:pPr>
        <w:pStyle w:val="Schoolandfaculty"/>
        <w:rPr>
          <w:lang w:val="en-US"/>
        </w:rPr>
      </w:pPr>
      <w:r w:rsidRPr="00562157">
        <w:rPr>
          <w:lang w:val="en-US"/>
        </w:rPr>
        <w:t>BỘ MÔN CÔNG NGHỆ PHẦN MỀM</w:t>
      </w:r>
    </w:p>
    <w:p w14:paraId="1BBD4FD4" w14:textId="77777777" w:rsidR="000F1770" w:rsidRPr="00562157" w:rsidRDefault="000F1770" w:rsidP="00483DDC">
      <w:pPr>
        <w:pStyle w:val="PaddingLine"/>
        <w:ind w:left="0" w:firstLine="0"/>
        <w:rPr>
          <w:rFonts w:ascii="Arial" w:hAnsi="Arial" w:cs="Arial"/>
          <w:lang w:val="en-US"/>
        </w:rPr>
      </w:pPr>
    </w:p>
    <w:p w14:paraId="48AC2A5E" w14:textId="77777777" w:rsidR="000F1770" w:rsidRPr="00562157" w:rsidRDefault="000F1770" w:rsidP="00483DDC">
      <w:pPr>
        <w:pStyle w:val="PaddingLine"/>
        <w:ind w:left="0" w:firstLine="0"/>
        <w:rPr>
          <w:rFonts w:ascii="Arial" w:hAnsi="Arial" w:cs="Arial"/>
          <w:lang w:val="en-US"/>
        </w:rPr>
      </w:pPr>
    </w:p>
    <w:p w14:paraId="0FE23463"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74008471"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52E5D205" w14:textId="77777777" w:rsidR="000F1770" w:rsidRPr="00562157" w:rsidRDefault="000F1770" w:rsidP="00483DDC">
      <w:pPr>
        <w:pStyle w:val="PaddingLine"/>
        <w:ind w:left="0" w:firstLine="0"/>
        <w:rPr>
          <w:rFonts w:ascii="Arial" w:hAnsi="Arial" w:cs="Arial"/>
          <w:lang w:val="en-US"/>
        </w:rPr>
      </w:pPr>
    </w:p>
    <w:p w14:paraId="55B6E41B"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459B4ED" w14:textId="77777777" w:rsidR="000F1770" w:rsidRPr="00562157" w:rsidRDefault="000F1770" w:rsidP="00483DDC">
      <w:pPr>
        <w:pStyle w:val="PaddingLine"/>
        <w:ind w:left="0" w:firstLine="0"/>
        <w:rPr>
          <w:rFonts w:ascii="Arial" w:hAnsi="Arial" w:cs="Arial"/>
          <w:lang w:val="en-US"/>
        </w:rPr>
      </w:pPr>
    </w:p>
    <w:p w14:paraId="607ECF1F"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7BDCCF18" w14:textId="77777777" w:rsidR="000F1770" w:rsidRPr="00562157" w:rsidRDefault="000F1770" w:rsidP="00483DDC">
      <w:pPr>
        <w:pStyle w:val="PaddingLine"/>
        <w:ind w:left="0" w:firstLine="0"/>
        <w:rPr>
          <w:rFonts w:ascii="Arial" w:hAnsi="Arial" w:cs="Arial"/>
          <w:lang w:val="en-US"/>
        </w:rPr>
      </w:pPr>
    </w:p>
    <w:p w14:paraId="6101CF11" w14:textId="77777777" w:rsidR="002C30C2" w:rsidRPr="00562157" w:rsidRDefault="002C30C2" w:rsidP="00483DDC">
      <w:pPr>
        <w:pStyle w:val="Thesistype"/>
        <w:ind w:left="0" w:firstLine="0"/>
        <w:rPr>
          <w:rFonts w:ascii="Arial" w:hAnsi="Arial" w:cs="Arial"/>
        </w:rPr>
      </w:pPr>
      <w:bookmarkStart w:id="6" w:name="_Toc201850471"/>
    </w:p>
    <w:p w14:paraId="1D71A90D"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2C6F2473"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3ED6299E" w14:textId="77777777" w:rsidR="00C60CBB" w:rsidRPr="00562157" w:rsidRDefault="00C60CBB" w:rsidP="00483DDC">
      <w:pPr>
        <w:pStyle w:val="Time"/>
        <w:ind w:left="0" w:firstLine="0"/>
        <w:jc w:val="both"/>
        <w:rPr>
          <w:rFonts w:ascii="Arial" w:hAnsi="Arial" w:cs="Arial"/>
        </w:rPr>
      </w:pPr>
      <w:bookmarkStart w:id="7" w:name="_Toc201850472"/>
    </w:p>
    <w:p w14:paraId="39076412" w14:textId="77777777" w:rsidR="00C60CBB" w:rsidRPr="00562157" w:rsidRDefault="00C60CBB" w:rsidP="00483DDC">
      <w:pPr>
        <w:pStyle w:val="Time"/>
        <w:ind w:left="0" w:firstLine="0"/>
        <w:rPr>
          <w:rFonts w:ascii="Arial" w:hAnsi="Arial" w:cs="Arial"/>
        </w:rPr>
      </w:pPr>
    </w:p>
    <w:p w14:paraId="6B96DFE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134849DA" w14:textId="77777777">
        <w:trPr>
          <w:trHeight w:val="15133"/>
        </w:trPr>
        <w:tc>
          <w:tcPr>
            <w:tcW w:w="9004" w:type="dxa"/>
          </w:tcPr>
          <w:p w14:paraId="16197BB0" w14:textId="77777777" w:rsidR="001F283A" w:rsidRPr="00562157" w:rsidRDefault="001F283A" w:rsidP="00CD778B">
            <w:pPr>
              <w:pStyle w:val="Pagetitle"/>
              <w:rPr>
                <w:lang w:val="en-US"/>
              </w:rPr>
            </w:pPr>
            <w:bookmarkStart w:id="8" w:name="_Toc201850473"/>
            <w:bookmarkStart w:id="9" w:name="_Toc201850474"/>
          </w:p>
          <w:p w14:paraId="6AAADAB0"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37948447" w14:textId="77777777" w:rsidR="001F283A" w:rsidRPr="00562157" w:rsidRDefault="001F283A" w:rsidP="00CD778B">
            <w:pPr>
              <w:rPr>
                <w:lang w:val="en-US"/>
              </w:rPr>
            </w:pPr>
            <w:r w:rsidRPr="00562157">
              <w:rPr>
                <w:lang w:val="en-US"/>
              </w:rPr>
              <w:t>………………………………………………………………………………</w:t>
            </w:r>
          </w:p>
          <w:p w14:paraId="57A378AD" w14:textId="77777777" w:rsidR="001F283A" w:rsidRPr="00562157" w:rsidRDefault="001F283A" w:rsidP="00CD778B">
            <w:pPr>
              <w:rPr>
                <w:lang w:val="en-US"/>
              </w:rPr>
            </w:pPr>
            <w:r w:rsidRPr="00562157">
              <w:rPr>
                <w:lang w:val="en-US"/>
              </w:rPr>
              <w:t>………………………………………………………………………………</w:t>
            </w:r>
          </w:p>
          <w:p w14:paraId="3559595E" w14:textId="77777777" w:rsidR="001F283A" w:rsidRPr="00562157" w:rsidRDefault="001F283A" w:rsidP="00CD778B">
            <w:pPr>
              <w:rPr>
                <w:lang w:val="en-US"/>
              </w:rPr>
            </w:pPr>
            <w:r w:rsidRPr="00562157">
              <w:rPr>
                <w:lang w:val="en-US"/>
              </w:rPr>
              <w:t>………………………………………………………………………………</w:t>
            </w:r>
          </w:p>
          <w:p w14:paraId="3FC640CB" w14:textId="77777777" w:rsidR="001F283A" w:rsidRPr="00562157" w:rsidRDefault="001F283A" w:rsidP="00CD778B">
            <w:pPr>
              <w:rPr>
                <w:lang w:val="en-US"/>
              </w:rPr>
            </w:pPr>
            <w:r w:rsidRPr="00562157">
              <w:rPr>
                <w:lang w:val="en-US"/>
              </w:rPr>
              <w:t>………………………………………………………………………………</w:t>
            </w:r>
          </w:p>
          <w:p w14:paraId="33B076D3" w14:textId="77777777" w:rsidR="001F283A" w:rsidRPr="00562157" w:rsidRDefault="001F283A" w:rsidP="00CD778B">
            <w:pPr>
              <w:rPr>
                <w:lang w:val="en-US"/>
              </w:rPr>
            </w:pPr>
            <w:r w:rsidRPr="00562157">
              <w:rPr>
                <w:lang w:val="en-US"/>
              </w:rPr>
              <w:t>………………………………………………………………………………</w:t>
            </w:r>
          </w:p>
          <w:p w14:paraId="13CB56A5" w14:textId="77777777" w:rsidR="001F283A" w:rsidRPr="00562157" w:rsidRDefault="001F283A" w:rsidP="00CD778B">
            <w:pPr>
              <w:rPr>
                <w:lang w:val="en-US"/>
              </w:rPr>
            </w:pPr>
            <w:r w:rsidRPr="00562157">
              <w:rPr>
                <w:lang w:val="en-US"/>
              </w:rPr>
              <w:t>………………………………………………………………………………</w:t>
            </w:r>
          </w:p>
          <w:p w14:paraId="7AC7B12F" w14:textId="77777777" w:rsidR="001F283A" w:rsidRPr="00562157" w:rsidRDefault="001F283A" w:rsidP="00CD778B">
            <w:pPr>
              <w:rPr>
                <w:lang w:val="en-US"/>
              </w:rPr>
            </w:pPr>
            <w:r w:rsidRPr="00562157">
              <w:rPr>
                <w:lang w:val="en-US"/>
              </w:rPr>
              <w:t>………………………………………………………………………………</w:t>
            </w:r>
          </w:p>
          <w:p w14:paraId="59E54F95" w14:textId="77777777" w:rsidR="001F283A" w:rsidRPr="00562157" w:rsidRDefault="001F283A" w:rsidP="00CD778B">
            <w:pPr>
              <w:rPr>
                <w:lang w:val="en-US"/>
              </w:rPr>
            </w:pPr>
            <w:r w:rsidRPr="00562157">
              <w:rPr>
                <w:lang w:val="en-US"/>
              </w:rPr>
              <w:t>………………………………………………………………………………</w:t>
            </w:r>
          </w:p>
          <w:p w14:paraId="4D2AFC8B" w14:textId="77777777" w:rsidR="001F283A" w:rsidRPr="00562157" w:rsidRDefault="001F283A" w:rsidP="00CD778B">
            <w:pPr>
              <w:rPr>
                <w:lang w:val="en-US"/>
              </w:rPr>
            </w:pPr>
            <w:r w:rsidRPr="00562157">
              <w:rPr>
                <w:lang w:val="en-US"/>
              </w:rPr>
              <w:t>………………………………………………………………………………</w:t>
            </w:r>
          </w:p>
          <w:p w14:paraId="05272C2D" w14:textId="77777777" w:rsidR="001F283A" w:rsidRPr="00562157" w:rsidRDefault="001F283A" w:rsidP="00CD778B">
            <w:pPr>
              <w:rPr>
                <w:lang w:val="en-US"/>
              </w:rPr>
            </w:pPr>
            <w:r w:rsidRPr="00562157">
              <w:rPr>
                <w:lang w:val="en-US"/>
              </w:rPr>
              <w:t>………………………………………………………………………………</w:t>
            </w:r>
          </w:p>
          <w:p w14:paraId="4AD67F5B" w14:textId="77777777" w:rsidR="001F283A" w:rsidRPr="00562157" w:rsidRDefault="001F283A" w:rsidP="00CD778B">
            <w:pPr>
              <w:rPr>
                <w:lang w:val="en-US"/>
              </w:rPr>
            </w:pPr>
            <w:r w:rsidRPr="00562157">
              <w:rPr>
                <w:lang w:val="en-US"/>
              </w:rPr>
              <w:t>………………………………………………………………………………</w:t>
            </w:r>
          </w:p>
          <w:p w14:paraId="21E0AB10" w14:textId="77777777" w:rsidR="001F283A" w:rsidRPr="00562157" w:rsidRDefault="001F283A" w:rsidP="00CD778B">
            <w:pPr>
              <w:rPr>
                <w:lang w:val="en-US"/>
              </w:rPr>
            </w:pPr>
            <w:r w:rsidRPr="00562157">
              <w:rPr>
                <w:lang w:val="en-US"/>
              </w:rPr>
              <w:t>………………………………………………………………………………</w:t>
            </w:r>
          </w:p>
          <w:p w14:paraId="430F58F5" w14:textId="77777777" w:rsidR="001F283A" w:rsidRPr="00562157" w:rsidRDefault="001F283A" w:rsidP="00CD778B">
            <w:pPr>
              <w:rPr>
                <w:lang w:val="en-US"/>
              </w:rPr>
            </w:pPr>
            <w:r w:rsidRPr="00562157">
              <w:rPr>
                <w:lang w:val="en-US"/>
              </w:rPr>
              <w:t>………………………………………………………………………………</w:t>
            </w:r>
          </w:p>
          <w:p w14:paraId="3ED4882B" w14:textId="77777777" w:rsidR="001F283A" w:rsidRPr="00562157" w:rsidRDefault="001F283A" w:rsidP="00CD778B">
            <w:pPr>
              <w:rPr>
                <w:lang w:val="en-US"/>
              </w:rPr>
            </w:pPr>
            <w:r w:rsidRPr="00562157">
              <w:rPr>
                <w:lang w:val="en-US"/>
              </w:rPr>
              <w:t>………………………………………………………………………………</w:t>
            </w:r>
          </w:p>
          <w:p w14:paraId="7A78B94D" w14:textId="77777777" w:rsidR="001F283A" w:rsidRPr="00562157" w:rsidRDefault="001F283A" w:rsidP="00CD778B">
            <w:pPr>
              <w:rPr>
                <w:lang w:val="en-US"/>
              </w:rPr>
            </w:pPr>
            <w:r w:rsidRPr="00562157">
              <w:rPr>
                <w:lang w:val="en-US"/>
              </w:rPr>
              <w:t>………………………………………………………………………………</w:t>
            </w:r>
          </w:p>
          <w:p w14:paraId="0469BD75" w14:textId="77777777" w:rsidR="001F283A" w:rsidRPr="00562157" w:rsidRDefault="001F283A" w:rsidP="00CD778B">
            <w:pPr>
              <w:rPr>
                <w:lang w:val="en-US"/>
              </w:rPr>
            </w:pPr>
            <w:r w:rsidRPr="00562157">
              <w:rPr>
                <w:lang w:val="en-US"/>
              </w:rPr>
              <w:t>Khóa luận đáp ứng yêu cầu của LV cử nhân tin học.</w:t>
            </w:r>
          </w:p>
          <w:p w14:paraId="6795D5FE"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7A3F5CB8" w14:textId="77777777" w:rsidR="001F283A" w:rsidRPr="00562157" w:rsidRDefault="001F283A" w:rsidP="00CD778B">
            <w:pPr>
              <w:rPr>
                <w:lang w:val="en-US"/>
              </w:rPr>
            </w:pPr>
            <w:r w:rsidRPr="00562157">
              <w:rPr>
                <w:lang w:val="en-US"/>
              </w:rPr>
              <w:t>Giáo viên hướng dẫn</w:t>
            </w:r>
          </w:p>
          <w:p w14:paraId="6BD4EAD0" w14:textId="77777777" w:rsidR="001F283A" w:rsidRPr="00562157" w:rsidRDefault="001F283A" w:rsidP="00CD778B">
            <w:pPr>
              <w:pStyle w:val="Pagetitle"/>
              <w:rPr>
                <w:lang w:val="en-US"/>
              </w:rPr>
            </w:pPr>
          </w:p>
          <w:p w14:paraId="62412406" w14:textId="77777777" w:rsidR="00517229" w:rsidRPr="00562157" w:rsidRDefault="00517229" w:rsidP="00CD778B">
            <w:pPr>
              <w:rPr>
                <w:lang w:val="en-US"/>
              </w:rPr>
            </w:pPr>
          </w:p>
          <w:p w14:paraId="780FDAC2" w14:textId="77777777" w:rsidR="00517229" w:rsidRPr="00562157" w:rsidRDefault="00517229" w:rsidP="00CD778B">
            <w:pPr>
              <w:rPr>
                <w:lang w:val="en-US"/>
              </w:rPr>
            </w:pPr>
          </w:p>
        </w:tc>
      </w:tr>
      <w:bookmarkEnd w:id="8"/>
      <w:tr w:rsidR="001F283A" w:rsidRPr="00562157" w14:paraId="71707DD0" w14:textId="77777777">
        <w:trPr>
          <w:trHeight w:val="15133"/>
        </w:trPr>
        <w:tc>
          <w:tcPr>
            <w:tcW w:w="9004" w:type="dxa"/>
          </w:tcPr>
          <w:p w14:paraId="5745EFF5" w14:textId="77777777" w:rsidR="001F283A" w:rsidRPr="00562157" w:rsidRDefault="001F283A" w:rsidP="00CD778B">
            <w:pPr>
              <w:pStyle w:val="Pagetitle"/>
              <w:rPr>
                <w:lang w:val="en-US"/>
              </w:rPr>
            </w:pPr>
          </w:p>
          <w:p w14:paraId="311379F3"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533A20FD" w14:textId="77777777" w:rsidR="001F283A" w:rsidRPr="00562157" w:rsidRDefault="001F283A" w:rsidP="00CD778B">
            <w:pPr>
              <w:rPr>
                <w:lang w:val="en-US"/>
              </w:rPr>
            </w:pPr>
            <w:r w:rsidRPr="00562157">
              <w:rPr>
                <w:lang w:val="en-US"/>
              </w:rPr>
              <w:t>………………………………………………………………………………</w:t>
            </w:r>
          </w:p>
          <w:p w14:paraId="78106F36" w14:textId="77777777" w:rsidR="001F283A" w:rsidRPr="00562157" w:rsidRDefault="001F283A" w:rsidP="00CD778B">
            <w:pPr>
              <w:rPr>
                <w:lang w:val="en-US"/>
              </w:rPr>
            </w:pPr>
            <w:r w:rsidRPr="00562157">
              <w:rPr>
                <w:lang w:val="en-US"/>
              </w:rPr>
              <w:t>………………………………………………………………………………</w:t>
            </w:r>
          </w:p>
          <w:p w14:paraId="29875AA3" w14:textId="77777777" w:rsidR="001F283A" w:rsidRPr="00562157" w:rsidRDefault="001F283A" w:rsidP="00CD778B">
            <w:pPr>
              <w:rPr>
                <w:lang w:val="en-US"/>
              </w:rPr>
            </w:pPr>
            <w:r w:rsidRPr="00562157">
              <w:rPr>
                <w:lang w:val="en-US"/>
              </w:rPr>
              <w:t>………………………………………………………………………………</w:t>
            </w:r>
          </w:p>
          <w:p w14:paraId="48ACE7F8" w14:textId="77777777" w:rsidR="001F283A" w:rsidRPr="00562157" w:rsidRDefault="001F283A" w:rsidP="00CD778B">
            <w:pPr>
              <w:rPr>
                <w:lang w:val="en-US"/>
              </w:rPr>
            </w:pPr>
            <w:r w:rsidRPr="00562157">
              <w:rPr>
                <w:lang w:val="en-US"/>
              </w:rPr>
              <w:t>………………………………………………………………………………</w:t>
            </w:r>
          </w:p>
          <w:p w14:paraId="2C4BFD3F" w14:textId="77777777" w:rsidR="001F283A" w:rsidRPr="00562157" w:rsidRDefault="001F283A" w:rsidP="00CD778B">
            <w:pPr>
              <w:rPr>
                <w:lang w:val="en-US"/>
              </w:rPr>
            </w:pPr>
            <w:r w:rsidRPr="00562157">
              <w:rPr>
                <w:lang w:val="en-US"/>
              </w:rPr>
              <w:t>………………………………………………………………………………</w:t>
            </w:r>
          </w:p>
          <w:p w14:paraId="7A3F1FCB" w14:textId="77777777" w:rsidR="001F283A" w:rsidRPr="00562157" w:rsidRDefault="001F283A" w:rsidP="00CD778B">
            <w:pPr>
              <w:rPr>
                <w:lang w:val="en-US"/>
              </w:rPr>
            </w:pPr>
            <w:r w:rsidRPr="00562157">
              <w:rPr>
                <w:lang w:val="en-US"/>
              </w:rPr>
              <w:t>………………………………………………………………………………</w:t>
            </w:r>
          </w:p>
          <w:p w14:paraId="62B39AA4" w14:textId="77777777" w:rsidR="001F283A" w:rsidRPr="00562157" w:rsidRDefault="001F283A" w:rsidP="00CD778B">
            <w:pPr>
              <w:rPr>
                <w:lang w:val="en-US"/>
              </w:rPr>
            </w:pPr>
            <w:r w:rsidRPr="00562157">
              <w:rPr>
                <w:lang w:val="en-US"/>
              </w:rPr>
              <w:t>………………………………………………………………………………</w:t>
            </w:r>
          </w:p>
          <w:p w14:paraId="1F407500" w14:textId="77777777" w:rsidR="001F283A" w:rsidRPr="00562157" w:rsidRDefault="001F283A" w:rsidP="00CD778B">
            <w:pPr>
              <w:rPr>
                <w:lang w:val="en-US"/>
              </w:rPr>
            </w:pPr>
            <w:r w:rsidRPr="00562157">
              <w:rPr>
                <w:lang w:val="en-US"/>
              </w:rPr>
              <w:t>………………………………………………………………………………</w:t>
            </w:r>
          </w:p>
          <w:p w14:paraId="06D5384D" w14:textId="77777777" w:rsidR="001F283A" w:rsidRPr="00562157" w:rsidRDefault="001F283A" w:rsidP="00CD778B">
            <w:pPr>
              <w:rPr>
                <w:lang w:val="en-US"/>
              </w:rPr>
            </w:pPr>
            <w:r w:rsidRPr="00562157">
              <w:rPr>
                <w:lang w:val="en-US"/>
              </w:rPr>
              <w:t>………………………………………………………………………………</w:t>
            </w:r>
          </w:p>
          <w:p w14:paraId="3CDD9766" w14:textId="77777777" w:rsidR="001F283A" w:rsidRPr="00562157" w:rsidRDefault="001F283A" w:rsidP="00CD778B">
            <w:pPr>
              <w:rPr>
                <w:lang w:val="en-US"/>
              </w:rPr>
            </w:pPr>
            <w:r w:rsidRPr="00562157">
              <w:rPr>
                <w:lang w:val="en-US"/>
              </w:rPr>
              <w:t>………………………………………………………………………………</w:t>
            </w:r>
          </w:p>
          <w:p w14:paraId="1C05EB17" w14:textId="77777777" w:rsidR="001F283A" w:rsidRPr="00562157" w:rsidRDefault="001F283A" w:rsidP="00CD778B">
            <w:pPr>
              <w:rPr>
                <w:lang w:val="en-US"/>
              </w:rPr>
            </w:pPr>
            <w:r w:rsidRPr="00562157">
              <w:rPr>
                <w:lang w:val="en-US"/>
              </w:rPr>
              <w:t>………………………………………………………………………………</w:t>
            </w:r>
          </w:p>
          <w:p w14:paraId="2A188C53" w14:textId="77777777" w:rsidR="001F283A" w:rsidRPr="00562157" w:rsidRDefault="001F283A" w:rsidP="00CD778B">
            <w:pPr>
              <w:rPr>
                <w:lang w:val="en-US"/>
              </w:rPr>
            </w:pPr>
            <w:r w:rsidRPr="00562157">
              <w:rPr>
                <w:lang w:val="en-US"/>
              </w:rPr>
              <w:t>………………………………………………………………………………</w:t>
            </w:r>
          </w:p>
          <w:p w14:paraId="0ACC241F" w14:textId="77777777" w:rsidR="001F283A" w:rsidRPr="00562157" w:rsidRDefault="001F283A" w:rsidP="00CD778B">
            <w:pPr>
              <w:rPr>
                <w:lang w:val="en-US"/>
              </w:rPr>
            </w:pPr>
            <w:r w:rsidRPr="00562157">
              <w:rPr>
                <w:lang w:val="en-US"/>
              </w:rPr>
              <w:t>………………………………………………………………………………</w:t>
            </w:r>
          </w:p>
          <w:p w14:paraId="5492762D" w14:textId="77777777" w:rsidR="001F283A" w:rsidRPr="00562157" w:rsidRDefault="001F283A" w:rsidP="00CD778B">
            <w:pPr>
              <w:rPr>
                <w:lang w:val="en-US"/>
              </w:rPr>
            </w:pPr>
            <w:r w:rsidRPr="00562157">
              <w:rPr>
                <w:lang w:val="en-US"/>
              </w:rPr>
              <w:t>………………………………………………………………………………</w:t>
            </w:r>
          </w:p>
          <w:p w14:paraId="11CC900A" w14:textId="77777777" w:rsidR="001F283A" w:rsidRPr="00562157" w:rsidRDefault="001F283A" w:rsidP="00CD778B">
            <w:pPr>
              <w:rPr>
                <w:lang w:val="en-US"/>
              </w:rPr>
            </w:pPr>
            <w:r w:rsidRPr="00562157">
              <w:rPr>
                <w:lang w:val="en-US"/>
              </w:rPr>
              <w:t>………………………………………………………………………………</w:t>
            </w:r>
          </w:p>
          <w:p w14:paraId="6FBE947D" w14:textId="77777777" w:rsidR="001F283A" w:rsidRPr="00562157" w:rsidRDefault="001F283A" w:rsidP="00CD778B">
            <w:pPr>
              <w:rPr>
                <w:lang w:val="en-US"/>
              </w:rPr>
            </w:pPr>
            <w:r w:rsidRPr="00562157">
              <w:rPr>
                <w:lang w:val="en-US"/>
              </w:rPr>
              <w:t>Khóa luận đáp ứng yêu cầu của LV cử nhân tin học.</w:t>
            </w:r>
          </w:p>
          <w:p w14:paraId="7D537CD6"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06E920A5" w14:textId="77777777" w:rsidR="001F283A" w:rsidRPr="00562157" w:rsidRDefault="001F283A" w:rsidP="00CD778B">
            <w:pPr>
              <w:rPr>
                <w:lang w:val="en-US"/>
              </w:rPr>
            </w:pPr>
            <w:r w:rsidRPr="00562157">
              <w:rPr>
                <w:lang w:val="en-US"/>
              </w:rPr>
              <w:t>Giáo viên phản biện</w:t>
            </w:r>
          </w:p>
          <w:p w14:paraId="38961A02" w14:textId="77777777" w:rsidR="001F283A" w:rsidRPr="00562157" w:rsidRDefault="001F283A" w:rsidP="00CD778B">
            <w:pPr>
              <w:pStyle w:val="Pagetitle"/>
              <w:rPr>
                <w:lang w:val="en-US"/>
              </w:rPr>
            </w:pPr>
          </w:p>
        </w:tc>
      </w:tr>
    </w:tbl>
    <w:p w14:paraId="03979285"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68DCB8D4" w14:textId="77777777" w:rsidR="00BA721A" w:rsidRPr="00562157" w:rsidRDefault="00BA721A" w:rsidP="00CD778B">
      <w:pPr>
        <w:rPr>
          <w:lang w:val="en-US"/>
        </w:rPr>
      </w:pPr>
    </w:p>
    <w:p w14:paraId="76AB85E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2D3D473D"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22E2B1EC"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6DD07E80"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7291F7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4D2AA39"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00D929FF"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20E433C5" w14:textId="77777777" w:rsidTr="00691A08">
        <w:tc>
          <w:tcPr>
            <w:tcW w:w="8820" w:type="dxa"/>
          </w:tcPr>
          <w:p w14:paraId="262CD496"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A3F0A1F" w14:textId="77777777" w:rsidTr="00691A08">
        <w:tc>
          <w:tcPr>
            <w:tcW w:w="8820" w:type="dxa"/>
          </w:tcPr>
          <w:p w14:paraId="6DA2D12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1F1679F5" w14:textId="77777777" w:rsidTr="00691A08">
        <w:tc>
          <w:tcPr>
            <w:tcW w:w="8820" w:type="dxa"/>
          </w:tcPr>
          <w:p w14:paraId="7F73F8A3" w14:textId="7777777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14:paraId="68FB5372" w14:textId="77777777" w:rsidTr="00691A08">
        <w:tc>
          <w:tcPr>
            <w:tcW w:w="8820" w:type="dxa"/>
          </w:tcPr>
          <w:p w14:paraId="3C515F7B"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18C8C35C"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510DBF1D" w14:textId="77777777" w:rsidTr="00691A08">
        <w:tc>
          <w:tcPr>
            <w:tcW w:w="8820" w:type="dxa"/>
          </w:tcPr>
          <w:p w14:paraId="0CBD3102"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1C8A98C8" w14:textId="77777777" w:rsidTr="00691A08">
        <w:tc>
          <w:tcPr>
            <w:tcW w:w="8820" w:type="dxa"/>
          </w:tcPr>
          <w:p w14:paraId="1769ADE1" w14:textId="77777777"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14:paraId="4C404B42" w14:textId="77777777"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5993F77F" w14:textId="77777777" w:rsidR="00D808C3" w:rsidRPr="00562157" w:rsidRDefault="00D808C3" w:rsidP="00F80AB0">
            <w:pPr>
              <w:pStyle w:val="K-Bullet-"/>
              <w:numPr>
                <w:ilvl w:val="0"/>
                <w:numId w:val="0"/>
              </w:numPr>
              <w:ind w:left="360"/>
              <w:rPr>
                <w:lang w:val="en-US"/>
              </w:rPr>
            </w:pPr>
          </w:p>
        </w:tc>
      </w:tr>
    </w:tbl>
    <w:p w14:paraId="0C13FBBD" w14:textId="77777777" w:rsidR="00F10496" w:rsidRPr="00562157" w:rsidRDefault="00F10496" w:rsidP="00CD778B">
      <w:pPr>
        <w:rPr>
          <w:lang w:val="en-US"/>
        </w:rPr>
      </w:pPr>
    </w:p>
    <w:p w14:paraId="75AD3548" w14:textId="77777777"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14:paraId="6E3F7402" w14:textId="77777777" w:rsidTr="00691A08">
        <w:tc>
          <w:tcPr>
            <w:tcW w:w="8820" w:type="dxa"/>
            <w:gridSpan w:val="2"/>
          </w:tcPr>
          <w:p w14:paraId="10E21122" w14:textId="77777777" w:rsidR="00D52D9D" w:rsidRPr="00562157" w:rsidRDefault="00D52D9D" w:rsidP="00CD778B">
            <w:pPr>
              <w:rPr>
                <w:b/>
                <w:lang w:val="en-US"/>
              </w:rPr>
            </w:pPr>
            <w:r w:rsidRPr="00562157">
              <w:rPr>
                <w:b/>
                <w:lang w:val="en-US"/>
              </w:rPr>
              <w:lastRenderedPageBreak/>
              <w:t>Kế Hoạch Thực Hiện:</w:t>
            </w:r>
          </w:p>
          <w:p w14:paraId="4BB7F023" w14:textId="77777777"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14:paraId="6A843DB0" w14:textId="77777777" w:rsidR="00F94058" w:rsidRPr="00562157" w:rsidRDefault="00F94058" w:rsidP="00CD778B">
            <w:pPr>
              <w:pStyle w:val="K-Bullet-"/>
              <w:rPr>
                <w:lang w:val="en-US"/>
              </w:rPr>
            </w:pPr>
          </w:p>
        </w:tc>
      </w:tr>
      <w:tr w:rsidR="00D52D9D" w:rsidRPr="00562157" w14:paraId="143AFE29" w14:textId="77777777" w:rsidTr="00691A08">
        <w:trPr>
          <w:trHeight w:val="2326"/>
        </w:trPr>
        <w:tc>
          <w:tcPr>
            <w:tcW w:w="3150" w:type="dxa"/>
          </w:tcPr>
          <w:p w14:paraId="13526039" w14:textId="77777777" w:rsidR="00D52D9D" w:rsidRPr="00562157" w:rsidRDefault="00D52D9D" w:rsidP="00F55026">
            <w:pPr>
              <w:pStyle w:val="K-Normal-NoSpecial-Center"/>
              <w:rPr>
                <w:b/>
                <w:lang w:val="en-US"/>
              </w:rPr>
            </w:pPr>
            <w:r w:rsidRPr="00562157">
              <w:rPr>
                <w:b/>
                <w:lang w:val="en-US"/>
              </w:rPr>
              <w:t>Xác nhận của GVHD</w:t>
            </w:r>
          </w:p>
          <w:p w14:paraId="5A4228F9" w14:textId="77777777" w:rsidR="00D52D9D" w:rsidRPr="00562157" w:rsidRDefault="00D52D9D" w:rsidP="00CD778B">
            <w:pPr>
              <w:rPr>
                <w:lang w:val="en-US"/>
              </w:rPr>
            </w:pPr>
          </w:p>
          <w:p w14:paraId="372AB020" w14:textId="77777777" w:rsidR="00D52D9D" w:rsidRPr="00562157" w:rsidRDefault="00D52D9D" w:rsidP="00CD778B">
            <w:pPr>
              <w:rPr>
                <w:lang w:val="en-US"/>
              </w:rPr>
            </w:pPr>
          </w:p>
          <w:p w14:paraId="7BB38307" w14:textId="77777777" w:rsidR="00D52D9D" w:rsidRPr="00562157" w:rsidRDefault="00D52D9D" w:rsidP="00CD778B">
            <w:pPr>
              <w:rPr>
                <w:lang w:val="en-US"/>
              </w:rPr>
            </w:pPr>
          </w:p>
          <w:p w14:paraId="30B6A7B8" w14:textId="77777777" w:rsidR="00D52D9D" w:rsidRPr="00562157" w:rsidRDefault="00D52D9D" w:rsidP="00CD778B">
            <w:pPr>
              <w:rPr>
                <w:lang w:val="en-US"/>
              </w:rPr>
            </w:pPr>
          </w:p>
        </w:tc>
        <w:tc>
          <w:tcPr>
            <w:tcW w:w="5670" w:type="dxa"/>
          </w:tcPr>
          <w:p w14:paraId="6A4D0134" w14:textId="77777777"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14:paraId="27340D0C" w14:textId="77777777" w:rsidR="00D52D9D" w:rsidRPr="00562157" w:rsidRDefault="00D52D9D" w:rsidP="00F55026">
            <w:pPr>
              <w:pStyle w:val="K-Normal-NoSpecial-Center"/>
              <w:rPr>
                <w:b/>
                <w:lang w:val="en-US"/>
              </w:rPr>
            </w:pPr>
            <w:r w:rsidRPr="00562157">
              <w:rPr>
                <w:b/>
                <w:lang w:val="en-US"/>
              </w:rPr>
              <w:t>Nhóm SV Thực hiện</w:t>
            </w:r>
          </w:p>
          <w:p w14:paraId="12E54115" w14:textId="77777777" w:rsidR="00D52D9D" w:rsidRPr="00562157" w:rsidRDefault="00D52D9D" w:rsidP="00F55026">
            <w:pPr>
              <w:pStyle w:val="K-Normal-NoSpecial-Center"/>
              <w:rPr>
                <w:lang w:val="en-US"/>
              </w:rPr>
            </w:pPr>
          </w:p>
          <w:p w14:paraId="7FFE6D2F" w14:textId="77777777" w:rsidR="00D52D9D" w:rsidRPr="00562157" w:rsidRDefault="00D52D9D" w:rsidP="00F55026">
            <w:pPr>
              <w:pStyle w:val="K-Normal-NoSpecial-Center"/>
              <w:rPr>
                <w:lang w:val="en-US"/>
              </w:rPr>
            </w:pPr>
          </w:p>
          <w:p w14:paraId="5EAFAADE" w14:textId="77777777" w:rsidR="00D52D9D" w:rsidRPr="00562157" w:rsidRDefault="00F80AB0" w:rsidP="00F55026">
            <w:pPr>
              <w:pStyle w:val="K-Normal-NoSpecial-Center"/>
              <w:rPr>
                <w:lang w:val="en-US"/>
              </w:rPr>
            </w:pPr>
            <w:r>
              <w:rPr>
                <w:lang w:val="en-US"/>
              </w:rPr>
              <w:t>Lê Đình Hân – Trần Phước Hiền</w:t>
            </w:r>
          </w:p>
        </w:tc>
      </w:tr>
    </w:tbl>
    <w:p w14:paraId="363539DF" w14:textId="77777777"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14:paraId="32F9E4B9" w14:textId="77777777"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14:paraId="37C85656" w14:textId="77777777" w:rsidR="00934219" w:rsidRDefault="00445896">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14:paraId="1BA505E0" w14:textId="77777777" w:rsidR="00934219" w:rsidRDefault="00445896">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14:paraId="24DF13AE" w14:textId="77777777" w:rsidR="00934219" w:rsidRDefault="00445896">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14:paraId="1D02C19F" w14:textId="77777777" w:rsidR="00934219" w:rsidRDefault="00445896">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14:paraId="0DCAA836" w14:textId="77777777" w:rsidR="00934219" w:rsidRDefault="00445896">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14:paraId="32A3E2FB" w14:textId="77777777" w:rsidR="00934219" w:rsidRDefault="00445896">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14:paraId="544775F9" w14:textId="77777777" w:rsidR="00934219" w:rsidRDefault="00445896">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14:paraId="5485B38A" w14:textId="77777777" w:rsidR="00934219" w:rsidRDefault="00445896">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14:paraId="2845860F"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14:paraId="0E34A786"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14:paraId="150B6A64" w14:textId="77777777" w:rsidR="00934219" w:rsidRDefault="00445896">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14:paraId="71FD4655" w14:textId="77777777" w:rsidR="00934219" w:rsidRDefault="00445896">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14:paraId="1C801A13" w14:textId="77777777" w:rsidR="00934219" w:rsidRDefault="00445896">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14:paraId="797513A8" w14:textId="77777777" w:rsidR="00934219" w:rsidRDefault="00445896">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14:paraId="1B7FFC2F" w14:textId="77777777" w:rsidR="00934219" w:rsidRDefault="00445896">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14:paraId="17FA5D23" w14:textId="77777777" w:rsidR="00934219" w:rsidRDefault="00445896">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14:paraId="7AD3B4D2" w14:textId="77777777" w:rsidR="00934219" w:rsidRDefault="00445896">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14:paraId="26CCC378"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14:paraId="18738AB8"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14:paraId="239D6A32" w14:textId="77777777" w:rsidR="00934219" w:rsidRDefault="00445896">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14:paraId="68FFC03A"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14:paraId="367E5686"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14:paraId="27CA2A46"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14:paraId="11C47FDF" w14:textId="77777777" w:rsidR="00934219" w:rsidRDefault="00445896">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14:paraId="3A6A4995" w14:textId="77777777" w:rsidR="00934219" w:rsidRDefault="00445896">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14:paraId="1A959C1E" w14:textId="77777777" w:rsidR="00934219" w:rsidRDefault="00445896">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14:paraId="7892ED35" w14:textId="77777777" w:rsidR="00934219" w:rsidRDefault="00445896">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14:paraId="37A300F1"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14:paraId="0367EC9B"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14:paraId="44EC9B9F"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14:paraId="441B0E22"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14:paraId="5CFA135A"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14:paraId="00C55E35"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14:paraId="2EBBCA0F"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14:paraId="75435AC5" w14:textId="77777777" w:rsidR="00934219" w:rsidRDefault="00445896">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14:paraId="33FE1B2F" w14:textId="77777777" w:rsidR="00934219" w:rsidRDefault="00445896">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14:paraId="3665B39D" w14:textId="77777777" w:rsidR="00934219" w:rsidRDefault="00445896">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14:paraId="76A86A32" w14:textId="77777777" w:rsidR="00934219" w:rsidRDefault="00445896">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14:paraId="35FEEA0A" w14:textId="77777777" w:rsidR="00934219" w:rsidRDefault="00445896">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14:paraId="0F654E70" w14:textId="77777777" w:rsidR="00934219" w:rsidRDefault="00445896">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14:paraId="3C7ED922"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14:paraId="695CBAE6"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14:paraId="257B09AF"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14:paraId="7C2F4946"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14:paraId="3D1B064E"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14:paraId="50CDAC30" w14:textId="77777777" w:rsidR="00934219" w:rsidRDefault="00445896">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14:paraId="7D537CB5"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14:paraId="06E432B4" w14:textId="77777777" w:rsidR="00934219" w:rsidRDefault="00445896">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14:paraId="7B79DC1C" w14:textId="77777777" w:rsidR="00934219" w:rsidRDefault="00445896">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14:paraId="0CFE0B45" w14:textId="77777777" w:rsidR="00934219" w:rsidRDefault="00445896">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14:paraId="09031B87" w14:textId="77777777"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5743CC21" w14:textId="77777777"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14:paraId="5EFAEFC5"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14:paraId="5BCD33FA"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14:paraId="6A4FEEBC"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14:paraId="1786983D"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14:paraId="218B0BE4"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14:paraId="6E53F85A"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14:paraId="266B7C53"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14:paraId="048D37B9"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14:paraId="389F7732"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14:paraId="58AC7B79"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14:paraId="6C09C7A4"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14:paraId="4E3CD3FD"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14:paraId="0E9D8307"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14:paraId="4BB86F85"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14:paraId="7D9B2232"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14:paraId="437BD30C"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14:paraId="005C4902"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14:paraId="6F697670"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14:paraId="3BF1A70B"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14:paraId="40A218B4"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14:paraId="259A84B6"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14:paraId="33E2135C"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14:paraId="030D70B7"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14:paraId="35A9CA1D"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14:paraId="4DBB85C4"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14:paraId="2E0788C5"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14:paraId="7216BBDD"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14:paraId="6D32065E"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14:paraId="332B325E"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14:paraId="1B38217C"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14:paraId="536943A6"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14:paraId="08551A97"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14:paraId="43E9B9D1" w14:textId="77777777" w:rsidR="00934219"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14:paraId="788A7225" w14:textId="77777777"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7249F2DE" w14:textId="77777777"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14:paraId="19F7318D" w14:textId="77777777" w:rsidR="007302CC"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14:paraId="3B34AE49" w14:textId="77777777" w:rsidR="007302CC"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14:paraId="6F0F0BF8" w14:textId="77777777" w:rsidR="007302CC" w:rsidRPr="007302CC" w:rsidRDefault="007302CC" w:rsidP="007302CC">
      <w:pPr>
        <w:rPr>
          <w:lang w:val="en-US"/>
        </w:rPr>
      </w:pPr>
      <w:r>
        <w:rPr>
          <w:lang w:val="en-US"/>
        </w:rPr>
        <w:fldChar w:fldCharType="end"/>
      </w:r>
    </w:p>
    <w:p w14:paraId="2F4B270D"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7125DE3C" w14:textId="77777777"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14:paraId="54CB8CB2" w14:textId="77777777"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14:paraId="1FE16DE5" w14:textId="77777777" w:rsidR="004A71F6"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14:paraId="2641ACE1" w14:textId="77777777" w:rsidR="004A71F6" w:rsidRDefault="004458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14:paraId="4092008A" w14:textId="77777777" w:rsidR="002A6DCE" w:rsidRPr="00562157" w:rsidRDefault="004A71F6" w:rsidP="004A71F6">
      <w:pPr>
        <w:ind w:firstLine="0"/>
        <w:rPr>
          <w:lang w:val="en-US"/>
        </w:rPr>
      </w:pPr>
      <w:r>
        <w:rPr>
          <w:lang w:val="en-US"/>
        </w:rPr>
        <w:fldChar w:fldCharType="end"/>
      </w:r>
    </w:p>
    <w:p w14:paraId="3C2B8EF1"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6E178119" w14:textId="77777777" w:rsidR="00B210B1" w:rsidRPr="00562157" w:rsidRDefault="00E12AE3" w:rsidP="00F80AB0">
      <w:pPr>
        <w:rPr>
          <w:lang w:val="en-US"/>
        </w:rPr>
      </w:pPr>
      <w:r w:rsidRPr="00562157">
        <w:rPr>
          <w:lang w:val="en-US"/>
        </w:rPr>
        <w:t xml:space="preserve">Ngày nay, </w:t>
      </w:r>
      <w:bookmarkStart w:id="153" w:name="_Toc172139738"/>
    </w:p>
    <w:p w14:paraId="7FA77D0A"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5774D4C1"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14:paraId="3812CE26"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14:paraId="447B6012"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14:paraId="4C216B54" w14:textId="77777777" w:rsidR="00D53824" w:rsidRPr="00562157" w:rsidRDefault="00F80AB0" w:rsidP="00CD778B">
      <w:pPr>
        <w:pStyle w:val="Heading3"/>
      </w:pPr>
      <w:bookmarkStart w:id="172" w:name="_Toc515781203"/>
      <w:r>
        <w:t>Tangible và môi trường tương tác Tangible</w:t>
      </w:r>
      <w:bookmarkEnd w:id="172"/>
    </w:p>
    <w:p w14:paraId="391F58B9" w14:textId="77777777"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14:paraId="029B7792" w14:textId="77777777"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14:paraId="2146BEA8" w14:textId="77777777" w:rsidR="00D53824" w:rsidRPr="00562157" w:rsidRDefault="00261AD8" w:rsidP="004846C4">
      <w:pPr>
        <w:pStyle w:val="Bullet4"/>
        <w:rPr>
          <w:lang w:val="en-US"/>
        </w:rPr>
      </w:pPr>
      <w:r>
        <w:rPr>
          <w:lang w:val="en-US"/>
        </w:rPr>
        <w:t>Kỹ thuật A</w:t>
      </w:r>
    </w:p>
    <w:p w14:paraId="320D09BA" w14:textId="77777777" w:rsidR="006850BF" w:rsidRPr="00261AD8" w:rsidRDefault="00261AD8" w:rsidP="00261AD8">
      <w:pPr>
        <w:rPr>
          <w:sz w:val="24"/>
          <w:lang w:val="en-US"/>
        </w:rPr>
      </w:pPr>
      <w:r>
        <w:rPr>
          <w:lang w:val="en-US"/>
        </w:rPr>
        <w:t xml:space="preserve">Kỹ thuật </w:t>
      </w:r>
    </w:p>
    <w:p w14:paraId="393AF51E" w14:textId="77777777" w:rsidR="00D53824" w:rsidRPr="00562157" w:rsidRDefault="00261AD8" w:rsidP="004846C4">
      <w:pPr>
        <w:pStyle w:val="Bullet4"/>
        <w:rPr>
          <w:lang w:val="en-US"/>
        </w:rPr>
      </w:pPr>
      <w:r>
        <w:rPr>
          <w:lang w:val="en-US"/>
        </w:rPr>
        <w:t>Kỹ thuật B</w:t>
      </w:r>
    </w:p>
    <w:p w14:paraId="25DA63DB" w14:textId="77777777" w:rsidR="00D53824" w:rsidRPr="00562157" w:rsidRDefault="00261AD8" w:rsidP="008443E1">
      <w:pPr>
        <w:spacing w:line="324" w:lineRule="auto"/>
        <w:rPr>
          <w:lang w:val="en-US"/>
        </w:rPr>
      </w:pPr>
      <w:r>
        <w:rPr>
          <w:lang w:val="en-US"/>
        </w:rPr>
        <w:t>Kỹ thuật B</w:t>
      </w:r>
    </w:p>
    <w:p w14:paraId="463587DF" w14:textId="77777777" w:rsidR="00D53824" w:rsidRPr="00562157" w:rsidRDefault="00D53824" w:rsidP="004846C4">
      <w:pPr>
        <w:pStyle w:val="Bullet4"/>
        <w:rPr>
          <w:lang w:val="en-US"/>
        </w:rPr>
      </w:pPr>
      <w:r w:rsidRPr="00562157">
        <w:rPr>
          <w:lang w:val="en-US"/>
        </w:rPr>
        <w:t>Kết luận</w:t>
      </w:r>
    </w:p>
    <w:p w14:paraId="0EAA6283" w14:textId="77777777" w:rsidR="00D53824" w:rsidRPr="00562157" w:rsidRDefault="00D53824" w:rsidP="008443E1">
      <w:pPr>
        <w:spacing w:line="324" w:lineRule="auto"/>
        <w:rPr>
          <w:lang w:val="en-US"/>
        </w:rPr>
      </w:pPr>
      <w:r w:rsidRPr="00562157">
        <w:rPr>
          <w:lang w:val="en-US"/>
        </w:rPr>
        <w:t>Tương</w:t>
      </w:r>
      <w:r w:rsidR="00261AD8">
        <w:rPr>
          <w:lang w:val="en-US"/>
        </w:rPr>
        <w:t xml:space="preserve"> </w:t>
      </w:r>
      <w:proofErr w:type="gramStart"/>
      <w:r w:rsidR="00261AD8">
        <w:rPr>
          <w:lang w:val="en-US"/>
        </w:rPr>
        <w:t xml:space="preserve">… </w:t>
      </w:r>
      <w:r w:rsidRPr="00562157">
        <w:rPr>
          <w:lang w:val="en-US"/>
        </w:rPr>
        <w:t>.</w:t>
      </w:r>
      <w:proofErr w:type="gramEnd"/>
      <w:r w:rsidR="00B22C85" w:rsidRPr="00562157">
        <w:rPr>
          <w:lang w:val="en-US"/>
        </w:rPr>
        <w:t xml:space="preserve"> Chúng em sẽ trình bày rõ hơn về lý do chúng em thực hiện đề tài ở phần tiếp theo.</w:t>
      </w:r>
    </w:p>
    <w:p w14:paraId="3991EFAA" w14:textId="77777777" w:rsidR="00D53824" w:rsidRPr="00562157" w:rsidRDefault="00D53824" w:rsidP="00CD778B">
      <w:pPr>
        <w:pStyle w:val="Heading2"/>
        <w:rPr>
          <w:lang w:val="en-US"/>
        </w:rPr>
      </w:pPr>
      <w:bookmarkStart w:id="174" w:name="_Toc359716061"/>
      <w:bookmarkStart w:id="175" w:name="_Toc360055355"/>
      <w:bookmarkStart w:id="176" w:name="_Toc360417474"/>
      <w:bookmarkStart w:id="177" w:name="_Toc360417654"/>
      <w:bookmarkStart w:id="178" w:name="_Toc515781205"/>
      <w:bookmarkEnd w:id="170"/>
      <w:bookmarkEnd w:id="171"/>
      <w:r w:rsidRPr="00562157">
        <w:rPr>
          <w:lang w:val="en-US"/>
        </w:rPr>
        <w:t>Lý do thực hiện đề tài</w:t>
      </w:r>
      <w:bookmarkEnd w:id="174"/>
      <w:bookmarkEnd w:id="175"/>
      <w:bookmarkEnd w:id="176"/>
      <w:bookmarkEnd w:id="177"/>
      <w:bookmarkEnd w:id="178"/>
    </w:p>
    <w:p w14:paraId="2EA42FD0" w14:textId="77777777" w:rsidR="008F7757" w:rsidRPr="00562157" w:rsidRDefault="008F7757" w:rsidP="008443E1">
      <w:pPr>
        <w:rPr>
          <w:rFonts w:ascii="Arial" w:hAnsi="Arial" w:cs="Arial"/>
          <w:b/>
          <w:bCs/>
          <w:iCs/>
          <w:sz w:val="28"/>
          <w:szCs w:val="28"/>
          <w:lang w:val="en-US"/>
        </w:rPr>
      </w:pPr>
      <w:bookmarkStart w:id="179" w:name="_Toc359716062"/>
      <w:bookmarkStart w:id="180" w:name="_Toc360055356"/>
      <w:bookmarkStart w:id="181" w:name="_Toc360417475"/>
      <w:bookmarkStart w:id="182" w:name="_Toc360417655"/>
    </w:p>
    <w:p w14:paraId="6BCB1D58" w14:textId="77777777" w:rsidR="00D53824" w:rsidRPr="00562157" w:rsidRDefault="00D53824" w:rsidP="00CD778B">
      <w:pPr>
        <w:pStyle w:val="Heading2"/>
        <w:rPr>
          <w:lang w:val="en-US"/>
        </w:rPr>
      </w:pPr>
      <w:bookmarkStart w:id="183" w:name="_Toc515781206"/>
      <w:r w:rsidRPr="00562157">
        <w:rPr>
          <w:lang w:val="en-US"/>
        </w:rPr>
        <w:t>Mục tiêu đề tài</w:t>
      </w:r>
      <w:bookmarkEnd w:id="179"/>
      <w:bookmarkEnd w:id="180"/>
      <w:bookmarkEnd w:id="181"/>
      <w:bookmarkEnd w:id="182"/>
      <w:bookmarkEnd w:id="183"/>
    </w:p>
    <w:p w14:paraId="6A31B08D" w14:textId="77777777" w:rsidR="00D53824" w:rsidRPr="00261AD8" w:rsidRDefault="00D53824" w:rsidP="00261AD8">
      <w:pPr>
        <w:rPr>
          <w:lang w:val="en-US"/>
        </w:rPr>
      </w:pPr>
      <w:r w:rsidRPr="00562157">
        <w:rPr>
          <w:lang w:val="en-US"/>
        </w:rPr>
        <w:t>Đề tài</w:t>
      </w:r>
      <w:r w:rsidR="007F45DA" w:rsidRPr="00562157">
        <w:rPr>
          <w:lang w:val="en-US"/>
        </w:rPr>
        <w:t xml:space="preserve"> chúng</w:t>
      </w:r>
    </w:p>
    <w:p w14:paraId="0F4F0D88" w14:textId="77777777" w:rsidR="00C6164C" w:rsidRPr="00562157" w:rsidRDefault="00A17CA9" w:rsidP="00CD778B">
      <w:pPr>
        <w:pStyle w:val="Heading2"/>
        <w:rPr>
          <w:lang w:val="en-US"/>
        </w:rPr>
      </w:pPr>
      <w:bookmarkStart w:id="184" w:name="_Toc359938280"/>
      <w:bookmarkStart w:id="185" w:name="_Toc360055357"/>
      <w:bookmarkStart w:id="186" w:name="_Toc360417476"/>
      <w:bookmarkStart w:id="187" w:name="_Toc360417656"/>
      <w:bookmarkStart w:id="188" w:name="_Toc515781207"/>
      <w:r w:rsidRPr="00562157">
        <w:rPr>
          <w:lang w:val="en-US"/>
        </w:rPr>
        <w:lastRenderedPageBreak/>
        <w:t>Nội dung luận văn</w:t>
      </w:r>
      <w:bookmarkEnd w:id="184"/>
      <w:bookmarkEnd w:id="185"/>
      <w:bookmarkEnd w:id="186"/>
      <w:bookmarkEnd w:id="187"/>
      <w:bookmarkEnd w:id="188"/>
      <w:r w:rsidR="00C6164C" w:rsidRPr="00562157">
        <w:rPr>
          <w:lang w:val="en-US"/>
        </w:rPr>
        <w:tab/>
      </w:r>
    </w:p>
    <w:p w14:paraId="66C6DAFE" w14:textId="77777777"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14:paraId="75CC3223" w14:textId="77777777"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14:paraId="35AC7030" w14:textId="77777777"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14:paraId="3358A480" w14:textId="77777777"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14:paraId="6AAB8BC7" w14:textId="77777777"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14:paraId="521E43DC" w14:textId="77777777" w:rsidR="00FF07E6" w:rsidRPr="00562157" w:rsidRDefault="006D3E77" w:rsidP="00CD778B">
      <w:pPr>
        <w:pStyle w:val="Heading1"/>
        <w:rPr>
          <w:lang w:val="en-US"/>
        </w:rPr>
      </w:pPr>
      <w:bookmarkStart w:id="189" w:name="_Toc201850495"/>
      <w:bookmarkEnd w:id="153"/>
      <w:bookmarkEnd w:id="163"/>
      <w:bookmarkEnd w:id="164"/>
      <w:r w:rsidRPr="00562157">
        <w:rPr>
          <w:lang w:val="en-US"/>
        </w:rPr>
        <w:lastRenderedPageBreak/>
        <w:br/>
      </w:r>
      <w:bookmarkStart w:id="190" w:name="_Toc515781208"/>
      <w:bookmarkStart w:id="191" w:name="_Toc359938291"/>
      <w:r w:rsidR="00F96E68">
        <w:rPr>
          <w:lang w:val="en-US"/>
        </w:rPr>
        <w:t>Các phương pháp nhận dạng vật thể</w:t>
      </w:r>
      <w:bookmarkEnd w:id="190"/>
    </w:p>
    <w:p w14:paraId="6E1E1E58" w14:textId="77777777"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14:paraId="147F047E" w14:textId="77777777" w:rsidR="00FF07E6" w:rsidRDefault="00FF07E6" w:rsidP="00CD778B">
      <w:pPr>
        <w:pStyle w:val="Heading2"/>
        <w:rPr>
          <w:lang w:val="en-US"/>
        </w:rPr>
      </w:pPr>
      <w:bookmarkStart w:id="192" w:name="_Toc359716065"/>
      <w:bookmarkStart w:id="193" w:name="_Toc360055359"/>
      <w:bookmarkStart w:id="194" w:name="_Toc360417478"/>
      <w:bookmarkStart w:id="195" w:name="_Toc360417658"/>
      <w:bookmarkStart w:id="196" w:name="_Toc515781209"/>
      <w:r w:rsidRPr="00562157">
        <w:rPr>
          <w:lang w:val="en-US"/>
        </w:rPr>
        <w:t>T</w:t>
      </w:r>
      <w:bookmarkEnd w:id="192"/>
      <w:bookmarkEnd w:id="193"/>
      <w:bookmarkEnd w:id="194"/>
      <w:bookmarkEnd w:id="195"/>
      <w:r w:rsidR="00F96E68">
        <w:rPr>
          <w:lang w:val="en-US"/>
        </w:rPr>
        <w:t xml:space="preserve">ổng quan về </w:t>
      </w:r>
      <w:r w:rsidR="007720AB">
        <w:rPr>
          <w:lang w:val="en-US"/>
        </w:rPr>
        <w:t xml:space="preserve">vấn đề </w:t>
      </w:r>
      <w:r w:rsidR="00F96E68">
        <w:rPr>
          <w:lang w:val="en-US"/>
        </w:rPr>
        <w:t>nhận dạng</w:t>
      </w:r>
      <w:bookmarkEnd w:id="196"/>
    </w:p>
    <w:p w14:paraId="67DC0640" w14:textId="77777777" w:rsidR="004C71ED" w:rsidRDefault="004C71ED" w:rsidP="004C71ED">
      <w:pPr>
        <w:pStyle w:val="Problem"/>
        <w:rPr>
          <w:lang w:val="en-US"/>
        </w:rPr>
      </w:pPr>
      <w:r>
        <w:rPr>
          <w:lang w:val="en-US"/>
        </w:rPr>
        <w:t>Đặt vấn đề</w:t>
      </w:r>
    </w:p>
    <w:p w14:paraId="7EE8B317" w14:textId="77777777"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w:t>
      </w:r>
      <w:proofErr w:type="gramStart"/>
      <w:r>
        <w:rPr>
          <w:lang w:val="en-US"/>
        </w:rPr>
        <w:t>vật ?</w:t>
      </w:r>
      <w:proofErr w:type="gramEnd"/>
      <w:r>
        <w:rPr>
          <w:lang w:val="en-US"/>
        </w:rPr>
        <w:t xml:space="preserve"> Làm sao để truy vết được sự thay đổi vị trí của vật </w:t>
      </w:r>
      <w:proofErr w:type="gramStart"/>
      <w:r>
        <w:rPr>
          <w:lang w:val="en-US"/>
        </w:rPr>
        <w:t>đó</w:t>
      </w:r>
      <w:r w:rsidR="00F453A6">
        <w:rPr>
          <w:lang w:val="en-US"/>
        </w:rPr>
        <w:t xml:space="preserve"> ?</w:t>
      </w:r>
      <w:proofErr w:type="gramEnd"/>
    </w:p>
    <w:p w14:paraId="402B847F" w14:textId="77777777" w:rsidR="004C71ED" w:rsidRDefault="004C71ED" w:rsidP="004C71ED">
      <w:pPr>
        <w:pStyle w:val="Solution"/>
        <w:rPr>
          <w:lang w:val="en-US"/>
        </w:rPr>
      </w:pPr>
      <w:r>
        <w:rPr>
          <w:lang w:val="en-US"/>
        </w:rPr>
        <w:t>Giải pháp</w:t>
      </w:r>
    </w:p>
    <w:p w14:paraId="6086E1D0"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14:paraId="3191D50F" w14:textId="77777777"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14:paraId="42A77AE3" w14:textId="77777777"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14:paraId="2E223985" w14:textId="77777777"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14:paraId="72058219" w14:textId="77777777" w:rsidR="00FF07E6" w:rsidRDefault="00F96E68" w:rsidP="00CD778B">
      <w:pPr>
        <w:pStyle w:val="Heading2"/>
        <w:rPr>
          <w:lang w:val="en-US"/>
        </w:rPr>
      </w:pPr>
      <w:bookmarkStart w:id="197" w:name="_Toc515781210"/>
      <w:bookmarkStart w:id="198" w:name="_Ref516434052"/>
      <w:r>
        <w:rPr>
          <w:lang w:val="en-US"/>
        </w:rPr>
        <w:t xml:space="preserve">Nhận dạng vật bằng </w:t>
      </w:r>
      <w:bookmarkEnd w:id="197"/>
      <w:r w:rsidR="00773F55">
        <w:rPr>
          <w:lang w:val="en-US"/>
        </w:rPr>
        <w:t>ảnh màu</w:t>
      </w:r>
      <w:bookmarkEnd w:id="198"/>
    </w:p>
    <w:p w14:paraId="585CF0AB" w14:textId="77777777"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14:paraId="0089A611" w14:textId="77777777" w:rsidR="004C71ED" w:rsidRDefault="004C71ED" w:rsidP="004C71ED">
      <w:pPr>
        <w:rPr>
          <w:lang w:val="en-US"/>
        </w:rPr>
      </w:pPr>
      <w:r>
        <w:rPr>
          <w:lang w:val="en-US"/>
        </w:rPr>
        <w:t xml:space="preserve">Chúng em áp dụng các phương pháp xử lý ảnh cơ bản để nhận dạng vật theo màu sắc theo quy trình sau: </w:t>
      </w:r>
    </w:p>
    <w:p w14:paraId="3BB49AC4" w14:textId="77777777" w:rsidR="00E51693" w:rsidRDefault="00E51693" w:rsidP="004C71ED">
      <w:pPr>
        <w:rPr>
          <w:lang w:val="en-US"/>
        </w:rPr>
      </w:pPr>
    </w:p>
    <w:p w14:paraId="1AA21AB6" w14:textId="77777777"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8F6842" w14:textId="77777777" w:rsidR="00E51693" w:rsidRPr="00E416AE" w:rsidRDefault="00E5169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13B0B5" w14:textId="77777777" w:rsidR="00E51693" w:rsidRPr="00E416AE" w:rsidRDefault="00E5169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2DD85D" w14:textId="77777777" w:rsidR="00E51693" w:rsidRPr="00E416AE" w:rsidRDefault="00E5169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26018A" w14:textId="77777777" w:rsidR="00E51693" w:rsidRPr="00E416AE" w:rsidRDefault="00E5169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E9A2B2" w14:textId="77777777" w:rsidR="00E51693" w:rsidRPr="00E416AE" w:rsidRDefault="00E5169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8AA7B1" w14:textId="77777777" w:rsidR="00E51693" w:rsidRPr="00E416AE" w:rsidRDefault="00E51693"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755DD3" w14:textId="77777777" w:rsidR="00E51693" w:rsidRPr="00E416AE" w:rsidRDefault="00E5169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14:paraId="608F6842" w14:textId="77777777" w:rsidR="00E51693" w:rsidRPr="00E416AE" w:rsidRDefault="00E5169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14:paraId="0113B0B5" w14:textId="77777777" w:rsidR="00E51693" w:rsidRPr="00E416AE" w:rsidRDefault="00E5169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14:paraId="302DD85D" w14:textId="77777777" w:rsidR="00E51693" w:rsidRPr="00E416AE" w:rsidRDefault="00E5169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14:paraId="0626018A" w14:textId="77777777" w:rsidR="00E51693" w:rsidRPr="00E416AE" w:rsidRDefault="00E5169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14:paraId="1AE9A2B2" w14:textId="77777777" w:rsidR="00E51693" w:rsidRPr="00E416AE" w:rsidRDefault="00E5169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14:paraId="378AA7B1" w14:textId="77777777" w:rsidR="00E51693" w:rsidRPr="00E416AE" w:rsidRDefault="00E51693"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14:paraId="4F755DD3" w14:textId="77777777" w:rsidR="00E51693" w:rsidRPr="00E416AE" w:rsidRDefault="00E51693"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14:paraId="649D48C2" w14:textId="77777777" w:rsidR="004C71ED" w:rsidRDefault="004C71ED" w:rsidP="004C71ED">
      <w:pPr>
        <w:pStyle w:val="Caption"/>
        <w:rPr>
          <w:noProof/>
        </w:rPr>
      </w:pPr>
      <w:bookmarkStart w:id="199"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199"/>
      <w:r>
        <w:rPr>
          <w:noProof/>
        </w:rPr>
        <w:t xml:space="preserve"> Quy trình nhận dạng vật thể bằng xử lý ảnh cơ bản</w:t>
      </w:r>
    </w:p>
    <w:p w14:paraId="00FD23E8" w14:textId="77777777"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w:t>
      </w:r>
      <w:proofErr w:type="gramStart"/>
      <w:r>
        <w:t>dụng  phương</w:t>
      </w:r>
      <w:proofErr w:type="gramEnd"/>
      <w:r>
        <w:t xml:space="preserve">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w:t>
      </w:r>
      <w:proofErr w:type="gramStart"/>
      <w:r>
        <w:t>được  ta</w:t>
      </w:r>
      <w:proofErr w:type="gramEnd"/>
      <w:r>
        <w:t xml:space="preserve">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14:paraId="0A571E34" w14:textId="77777777"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14:paraId="7126B4B0" w14:textId="77777777" w:rsidR="00E51693" w:rsidRPr="00CA5CE2" w:rsidRDefault="00E51693"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14:paraId="5E02320A" w14:textId="77777777" w:rsidR="00E51693" w:rsidRPr="00AB63EF" w:rsidRDefault="00E51693"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14:paraId="614543D3" w14:textId="77777777" w:rsidR="00E51693" w:rsidRPr="00CA5CE2" w:rsidRDefault="00E51693"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14:paraId="0895CAC3" w14:textId="77777777" w:rsidR="00E51693" w:rsidRPr="00CA5CE2" w:rsidRDefault="00E51693"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7126B4B0" w14:textId="77777777" w:rsidR="00E51693" w:rsidRPr="00CA5CE2" w:rsidRDefault="00E51693"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E02320A" w14:textId="77777777" w:rsidR="00E51693" w:rsidRPr="00AB63EF" w:rsidRDefault="00E51693"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14543D3" w14:textId="77777777" w:rsidR="00E51693" w:rsidRPr="00CA5CE2" w:rsidRDefault="00E51693"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0895CAC3" w14:textId="77777777" w:rsidR="00E51693" w:rsidRPr="00CA5CE2" w:rsidRDefault="00E51693" w:rsidP="004C71ED">
                        <w:pPr>
                          <w:pStyle w:val="NormalWeb"/>
                          <w:spacing w:after="0"/>
                        </w:pPr>
                        <w:r>
                          <w:rPr>
                            <w:color w:val="000000" w:themeColor="text1"/>
                            <w:kern w:val="24"/>
                          </w:rPr>
                          <w:t>D</w:t>
                        </w:r>
                      </w:p>
                    </w:txbxContent>
                  </v:textbox>
                </v:shape>
                <w10:anchorlock/>
              </v:group>
            </w:pict>
          </mc:Fallback>
        </mc:AlternateContent>
      </w:r>
    </w:p>
    <w:p w14:paraId="7590508F" w14:textId="77777777" w:rsidR="004C71ED" w:rsidRPr="00D108F5" w:rsidRDefault="004C71ED" w:rsidP="004C71ED">
      <w:pPr>
        <w:pStyle w:val="Caption"/>
      </w:pPr>
      <w:bookmarkStart w:id="200" w:name="_Ref515734210"/>
      <w:bookmarkStart w:id="201" w:name="_Toc515781245"/>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w:t>
      </w:r>
      <w:r w:rsidR="0074733C">
        <w:fldChar w:fldCharType="end"/>
      </w:r>
      <w:bookmarkEnd w:id="200"/>
      <w:r>
        <w:t xml:space="preserve"> </w:t>
      </w:r>
      <w:r w:rsidRPr="00DF6483">
        <w:rPr>
          <w:noProof/>
        </w:rPr>
        <w:t>Kết quả các bước trong quy trình nhận dạng vật thể</w:t>
      </w:r>
      <w:bookmarkEnd w:id="201"/>
    </w:p>
    <w:p w14:paraId="3C6F8738" w14:textId="77777777"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14:paraId="1DA34032" w14:textId="77777777" w:rsidR="004C71ED" w:rsidRPr="00CE6531" w:rsidRDefault="004C71ED" w:rsidP="00CE6531">
      <w:pPr>
        <w:pStyle w:val="KetLuan"/>
      </w:pPr>
      <w:r w:rsidRPr="00EE1C16">
        <w:t xml:space="preserve">Toán tử erosion : </w:t>
      </w:r>
    </w:p>
    <w:p w14:paraId="1AE27145"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4F1844F7" w14:textId="77777777" w:rsidR="00CE6531" w:rsidRDefault="00CE6531" w:rsidP="00CE6531">
      <w:pPr>
        <w:rPr>
          <w:lang w:val="en-US"/>
        </w:rPr>
      </w:pPr>
      <w:r w:rsidRPr="00D568B7">
        <w:rPr>
          <w:lang w:val="en-US"/>
        </w:rPr>
        <w:t>Trong đó:</w:t>
      </w:r>
    </w:p>
    <w:p w14:paraId="711A8847" w14:textId="77777777" w:rsidR="00CE6531" w:rsidRPr="00D568B7" w:rsidRDefault="00CE6531" w:rsidP="00CE6531">
      <w:pPr>
        <w:pStyle w:val="Dash"/>
        <w:rPr>
          <w:lang w:val="en-US"/>
        </w:rPr>
      </w:pPr>
      <w:r w:rsidRPr="00D568B7">
        <w:rPr>
          <w:lang w:val="en-US"/>
        </w:rPr>
        <w:t>A: Ma trận điểm ảnh của ảnh nhị phân.</w:t>
      </w:r>
    </w:p>
    <w:p w14:paraId="21EAEFC0" w14:textId="77777777" w:rsidR="00CE6531" w:rsidRPr="00D568B7" w:rsidRDefault="00CE6531" w:rsidP="00CE6531">
      <w:pPr>
        <w:pStyle w:val="Dash"/>
        <w:rPr>
          <w:lang w:val="en-US"/>
        </w:rPr>
      </w:pPr>
      <w:r w:rsidRPr="00D568B7">
        <w:rPr>
          <w:lang w:val="en-US"/>
        </w:rPr>
        <w:t>B: Là phần tử cấu trúc.</w:t>
      </w:r>
    </w:p>
    <w:p w14:paraId="4CFC5837" w14:textId="77777777"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07D10A0E" w14:textId="77777777"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797B66EA" w14:textId="77777777" w:rsidR="00CE6531" w:rsidRDefault="00CE6531" w:rsidP="00CE6531">
      <w:pPr>
        <w:pStyle w:val="Caption"/>
        <w:rPr>
          <w:noProof/>
        </w:rPr>
      </w:pPr>
      <w:bookmarkStart w:id="202" w:name="_Ref515734699"/>
      <w:bookmarkStart w:id="203" w:name="_Toc515781246"/>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2</w:t>
      </w:r>
      <w:r w:rsidR="0074733C">
        <w:fldChar w:fldCharType="end"/>
      </w:r>
      <w:bookmarkEnd w:id="202"/>
      <w:r>
        <w:t xml:space="preserve"> </w:t>
      </w:r>
      <w:r>
        <w:rPr>
          <w:noProof/>
        </w:rPr>
        <w:t>Ví dụ về toán tử erosion</w:t>
      </w:r>
      <w:bookmarkEnd w:id="203"/>
    </w:p>
    <w:p w14:paraId="0E28292E" w14:textId="77777777"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14:paraId="35C07B17" w14:textId="77777777" w:rsidR="00CE6531" w:rsidRDefault="00CE6531" w:rsidP="00CE6531">
      <w:pPr>
        <w:pStyle w:val="KetLuan"/>
      </w:pPr>
      <w:r w:rsidRPr="00EE1C16">
        <w:t>Toán tử dilation</w:t>
      </w:r>
    </w:p>
    <w:p w14:paraId="343EEFBB" w14:textId="77777777"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14:paraId="6D7FB29F" w14:textId="77777777"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14:paraId="56F467DC" w14:textId="77777777" w:rsidR="00CE6531" w:rsidRPr="00CE6531" w:rsidRDefault="00CE6531" w:rsidP="00CE6531"/>
    <w:p w14:paraId="7941448D" w14:textId="77777777" w:rsidR="00CA45D9" w:rsidRPr="00562157" w:rsidRDefault="00F96E68" w:rsidP="00CD778B">
      <w:pPr>
        <w:pStyle w:val="Heading2"/>
        <w:rPr>
          <w:lang w:val="en-US"/>
        </w:rPr>
      </w:pPr>
      <w:bookmarkStart w:id="204" w:name="_Toc515781211"/>
      <w:bookmarkStart w:id="205" w:name="_Ref516434167"/>
      <w:bookmarkStart w:id="206" w:name="_Toc360055368"/>
      <w:bookmarkStart w:id="207" w:name="_Toc360417489"/>
      <w:bookmarkStart w:id="208" w:name="_Toc360417669"/>
      <w:r>
        <w:rPr>
          <w:lang w:val="en-US"/>
        </w:rPr>
        <w:t>Áp dụng Vuforia trong việc nhận dạng</w:t>
      </w:r>
      <w:bookmarkEnd w:id="204"/>
      <w:bookmarkEnd w:id="205"/>
    </w:p>
    <w:p w14:paraId="57EFC910" w14:textId="77777777" w:rsidR="00EF25CE" w:rsidRDefault="00343509" w:rsidP="00EF25CE">
      <w:pPr>
        <w:pStyle w:val="Heading3"/>
      </w:pPr>
      <w:bookmarkStart w:id="209" w:name="_Toc515781212"/>
      <w:r>
        <w:t>Giới thiệu</w:t>
      </w:r>
      <w:bookmarkEnd w:id="209"/>
    </w:p>
    <w:p w14:paraId="25013DC3" w14:textId="77777777" w:rsidR="00343509" w:rsidRDefault="00343509" w:rsidP="00343509">
      <w:pPr>
        <w:pStyle w:val="Heading3"/>
      </w:pPr>
      <w:bookmarkStart w:id="210" w:name="_Toc515781213"/>
      <w:r>
        <w:t>Các vấn đề kỹ thuật khi sử dụng Vuforia</w:t>
      </w:r>
      <w:bookmarkEnd w:id="210"/>
    </w:p>
    <w:p w14:paraId="3BAB183D" w14:textId="77777777" w:rsidR="004B4F6E" w:rsidRPr="004B4F6E" w:rsidRDefault="004B4F6E" w:rsidP="004B4F6E">
      <w:pPr>
        <w:pStyle w:val="Heading4"/>
        <w:rPr>
          <w:lang w:val="en-US"/>
        </w:rPr>
      </w:pPr>
      <w:r>
        <w:rPr>
          <w:lang w:val="en-US"/>
        </w:rPr>
        <w:t>Tích hợp Vuforia trong Unity</w:t>
      </w:r>
    </w:p>
    <w:p w14:paraId="2DCDB10E" w14:textId="77777777"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w:t>
      </w:r>
      <w:proofErr w:type="gramStart"/>
      <w:r>
        <w:t>dạng .</w:t>
      </w:r>
      <w:proofErr w:type="gramEnd"/>
      <w:r>
        <w:t xml:space="preserve"> </w:t>
      </w:r>
    </w:p>
    <w:p w14:paraId="470E3835" w14:textId="77777777" w:rsidR="00343509" w:rsidRPr="00F22377" w:rsidRDefault="00343509" w:rsidP="00343509">
      <w:r w:rsidRPr="00F22377">
        <w:t>Đăng kí tài khoản sử dụng Vuforia API</w:t>
      </w:r>
      <w:r>
        <w:t> :</w:t>
      </w:r>
    </w:p>
    <w:p w14:paraId="078F2618" w14:textId="77777777"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14:paraId="19B51C38" w14:textId="77777777"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54085E58" w14:textId="77777777" w:rsidR="00343509" w:rsidRPr="00343509" w:rsidRDefault="00343509" w:rsidP="00343509">
      <w:pPr>
        <w:pStyle w:val="Caption"/>
        <w:rPr>
          <w:lang w:val="en-US"/>
        </w:rPr>
      </w:pPr>
      <w:bookmarkStart w:id="211" w:name="_Ref515735014"/>
      <w:bookmarkStart w:id="212" w:name="_Toc515781247"/>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3</w:t>
      </w:r>
      <w:r w:rsidR="0074733C">
        <w:fldChar w:fldCharType="end"/>
      </w:r>
      <w:bookmarkEnd w:id="211"/>
      <w:r>
        <w:rPr>
          <w:noProof/>
        </w:rPr>
        <w:t xml:space="preserve"> Đăng kí tài khoản Vuforia</w:t>
      </w:r>
      <w:bookmarkEnd w:id="212"/>
    </w:p>
    <w:p w14:paraId="6018332E" w14:textId="77777777" w:rsidR="00343509" w:rsidRDefault="00343509" w:rsidP="00343509">
      <w:pPr>
        <w:rPr>
          <w:rStyle w:val="Hyperlink"/>
          <w:szCs w:val="26"/>
        </w:rPr>
      </w:pPr>
      <w:r>
        <w:t xml:space="preserve">Sau khi xác nhận tài khoản, ta đăng nhập vào hệ thống với đường </w:t>
      </w:r>
      <w:proofErr w:type="gramStart"/>
      <w:r>
        <w:t>dẫn:</w:t>
      </w:r>
      <w:proofErr w:type="gramEnd"/>
      <w:r>
        <w:t xml:space="preserve"> </w:t>
      </w:r>
      <w:hyperlink r:id="rId20" w:history="1">
        <w:r w:rsidRPr="006D659B">
          <w:rPr>
            <w:rStyle w:val="Hyperlink"/>
            <w:szCs w:val="26"/>
          </w:rPr>
          <w:t>https://developer.vuforia.com/vui/auth/login</w:t>
        </w:r>
      </w:hyperlink>
    </w:p>
    <w:p w14:paraId="1B70440E" w14:textId="77777777" w:rsidR="00343509" w:rsidRDefault="00343509" w:rsidP="00343509">
      <w:pPr>
        <w:pStyle w:val="Step"/>
      </w:pPr>
      <w:r w:rsidRPr="00F22377">
        <w:t>Sử dụng Vuforia API với Unity</w:t>
      </w:r>
      <w:r>
        <w:t> :</w:t>
      </w:r>
    </w:p>
    <w:p w14:paraId="3CEF867B" w14:textId="77777777" w:rsidR="00343509" w:rsidRDefault="00343509" w:rsidP="00343509">
      <w:r w:rsidRPr="00F22377">
        <w:t xml:space="preserve">Trước hết, ta cần tải bộ cài từ trang Download của Vuforia với đường dẫn </w:t>
      </w:r>
      <w:proofErr w:type="gramStart"/>
      <w:r w:rsidRPr="00F22377">
        <w:t>sau:</w:t>
      </w:r>
      <w:proofErr w:type="gramEnd"/>
      <w:r w:rsidRPr="00F22377">
        <w:t xml:space="preserve">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14:paraId="4C06FBC4" w14:textId="77777777"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14:paraId="42F57B4D" w14:textId="77777777" w:rsidR="00343509" w:rsidRDefault="00343509" w:rsidP="00343509">
      <w:pPr>
        <w:pStyle w:val="Caption"/>
      </w:pPr>
      <w:bookmarkStart w:id="213" w:name="_Ref515735067"/>
      <w:bookmarkStart w:id="214" w:name="_Toc515781248"/>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4</w:t>
      </w:r>
      <w:r w:rsidR="0074733C">
        <w:fldChar w:fldCharType="end"/>
      </w:r>
      <w:bookmarkEnd w:id="213"/>
      <w:r>
        <w:t xml:space="preserve"> </w:t>
      </w:r>
      <w:r w:rsidRPr="00326863">
        <w:rPr>
          <w:noProof/>
        </w:rPr>
        <w:t>Cho phép sử dụng Vuforia trong project</w:t>
      </w:r>
      <w:bookmarkEnd w:id="214"/>
    </w:p>
    <w:p w14:paraId="5E87FE6E" w14:textId="77777777" w:rsidR="004B4F6E" w:rsidRDefault="004B4F6E" w:rsidP="00554824"/>
    <w:p w14:paraId="2238AA6A" w14:textId="77777777"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w:t>
      </w:r>
      <w:proofErr w:type="gramStart"/>
      <w:r>
        <w:t xml:space="preserve">Key </w:t>
      </w:r>
      <w:r w:rsidR="004B4F6E">
        <w:t xml:space="preserve"> (</w:t>
      </w:r>
      <w:proofErr w:type="gramEnd"/>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14:paraId="72EE5FEC" w14:textId="77777777"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14:paraId="3DE2E283" w14:textId="77777777" w:rsidR="004B4F6E" w:rsidRPr="00554824" w:rsidRDefault="004B4F6E" w:rsidP="00554824"/>
    <w:p w14:paraId="44188625" w14:textId="77777777"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7BDF0903" w14:textId="77777777" w:rsidR="00343509" w:rsidRDefault="004B4F6E" w:rsidP="004B4F6E">
      <w:pPr>
        <w:pStyle w:val="Caption"/>
        <w:rPr>
          <w:noProof/>
        </w:rPr>
      </w:pPr>
      <w:bookmarkStart w:id="215" w:name="_Ref515735201"/>
      <w:bookmarkStart w:id="216" w:name="_Toc515781249"/>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5</w:t>
      </w:r>
      <w:r w:rsidR="0074733C">
        <w:fldChar w:fldCharType="end"/>
      </w:r>
      <w:bookmarkEnd w:id="215"/>
      <w:r>
        <w:rPr>
          <w:noProof/>
        </w:rPr>
        <w:t xml:space="preserve"> Giao diện lấy App Key</w:t>
      </w:r>
      <w:bookmarkEnd w:id="216"/>
    </w:p>
    <w:p w14:paraId="3669B48C" w14:textId="77777777"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14:paraId="10402D76" w14:textId="77777777" w:rsidR="004B4F6E" w:rsidRDefault="004B4F6E" w:rsidP="004B4F6E">
      <w:pPr>
        <w:pStyle w:val="Caption"/>
        <w:rPr>
          <w:lang w:val="en-US"/>
        </w:rPr>
      </w:pPr>
      <w:bookmarkStart w:id="217" w:name="_Ref515735289"/>
      <w:bookmarkStart w:id="218" w:name="_Toc515781250"/>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6</w:t>
      </w:r>
      <w:r w:rsidR="0074733C">
        <w:fldChar w:fldCharType="end"/>
      </w:r>
      <w:bookmarkEnd w:id="217"/>
      <w:r>
        <w:rPr>
          <w:noProof/>
        </w:rPr>
        <w:t xml:space="preserve"> </w:t>
      </w:r>
      <w:r>
        <w:t>Gắn App Key vào project</w:t>
      </w:r>
      <w:bookmarkEnd w:id="218"/>
    </w:p>
    <w:p w14:paraId="091CD01A" w14:textId="77777777" w:rsidR="004B4F6E" w:rsidRDefault="004B4F6E" w:rsidP="004B4F6E">
      <w:pPr>
        <w:pStyle w:val="Step"/>
      </w:pPr>
      <w:r>
        <w:t>Chuẩn bị database cho việc nhận dạng</w:t>
      </w:r>
    </w:p>
    <w:p w14:paraId="31682CD2" w14:textId="77777777"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14:paraId="048C30AF" w14:textId="77777777"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w:t>
      </w:r>
      <w:proofErr w:type="gramStart"/>
      <w:r>
        <w:t>Download .</w:t>
      </w:r>
      <w:proofErr w:type="gramEnd"/>
      <w:r>
        <w:t xml:space="preserve">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14:paraId="11346C7D" w14:textId="77777777"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14:paraId="2332B2C1" w14:textId="77777777" w:rsidR="004B4F6E" w:rsidRDefault="004B4F6E" w:rsidP="004B4F6E">
      <w:pPr>
        <w:pStyle w:val="Caption"/>
      </w:pPr>
      <w:bookmarkStart w:id="219" w:name="_Ref515735424"/>
      <w:bookmarkStart w:id="220" w:name="_Toc515781251"/>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7</w:t>
      </w:r>
      <w:r w:rsidR="0074733C">
        <w:fldChar w:fldCharType="end"/>
      </w:r>
      <w:bookmarkEnd w:id="219"/>
      <w:r>
        <w:rPr>
          <w:noProof/>
        </w:rPr>
        <w:t xml:space="preserve"> Tạo Database hình ảnh nhận diện</w:t>
      </w:r>
      <w:bookmarkEnd w:id="220"/>
    </w:p>
    <w:p w14:paraId="6B006A8E" w14:textId="77777777"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14:paraId="0A04BEA1" w14:textId="77777777" w:rsidR="004B4F6E" w:rsidRDefault="004B4F6E" w:rsidP="004B4F6E">
      <w:pPr>
        <w:pStyle w:val="Caption"/>
      </w:pPr>
      <w:bookmarkStart w:id="221" w:name="_Ref515735487"/>
      <w:bookmarkStart w:id="222" w:name="_Toc515781252"/>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8</w:t>
      </w:r>
      <w:r w:rsidR="0074733C">
        <w:fldChar w:fldCharType="end"/>
      </w:r>
      <w:bookmarkEnd w:id="221"/>
      <w:r>
        <w:rPr>
          <w:noProof/>
        </w:rPr>
        <w:t xml:space="preserve"> Tải Database về project</w:t>
      </w:r>
      <w:bookmarkEnd w:id="222"/>
    </w:p>
    <w:p w14:paraId="7311CF79" w14:textId="77777777" w:rsidR="004B4F6E" w:rsidRDefault="004B4F6E" w:rsidP="004B4F6E">
      <w:r>
        <w:t>Ở giao diện Unity, ta chọn Database tương ứng vừa tải về và chọn Image Target là ảnh được đưa vào Database (Hình 12). Sau đó là c</w:t>
      </w:r>
      <w:bookmarkStart w:id="223" w:name="_GoBack"/>
      <w:bookmarkEnd w:id="223"/>
      <w:r>
        <w:t>ó thể Start Game Mode của Unity và nhận diện.</w:t>
      </w:r>
    </w:p>
    <w:p w14:paraId="0D513C83" w14:textId="77777777"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008B2245" w14:textId="77777777" w:rsidR="004B4F6E" w:rsidRDefault="004B4F6E" w:rsidP="004B4F6E">
      <w:pPr>
        <w:pStyle w:val="Caption"/>
      </w:pPr>
      <w:bookmarkStart w:id="224" w:name="_Toc515781253"/>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9</w:t>
      </w:r>
      <w:r w:rsidR="0074733C">
        <w:fldChar w:fldCharType="end"/>
      </w:r>
      <w:r>
        <w:rPr>
          <w:noProof/>
        </w:rPr>
        <w:t xml:space="preserve"> </w:t>
      </w:r>
      <w:r>
        <w:t>Chọn Target theo hình ảnh từ Database</w:t>
      </w:r>
      <w:bookmarkEnd w:id="224"/>
    </w:p>
    <w:p w14:paraId="74AE58C7" w14:textId="77777777"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14:paraId="5F90AE79" w14:textId="77777777"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14:paraId="4C8237CA" w14:textId="77777777" w:rsidR="004B4F6E" w:rsidRDefault="004B4F6E" w:rsidP="004B4F6E">
      <w:pPr>
        <w:pStyle w:val="Caption"/>
        <w:rPr>
          <w:noProof/>
        </w:rPr>
      </w:pPr>
      <w:bookmarkStart w:id="225" w:name="_Ref515735859"/>
      <w:bookmarkStart w:id="226" w:name="_Toc515781254"/>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0</w:t>
      </w:r>
      <w:r w:rsidR="0074733C">
        <w:fldChar w:fldCharType="end"/>
      </w:r>
      <w:bookmarkEnd w:id="225"/>
      <w:r>
        <w:t xml:space="preserve"> </w:t>
      </w:r>
      <w:r>
        <w:rPr>
          <w:noProof/>
        </w:rPr>
        <w:t>Dựa vào độ tương phản</w:t>
      </w:r>
      <w:bookmarkEnd w:id="226"/>
      <w:r>
        <w:rPr>
          <w:noProof/>
        </w:rPr>
        <w:t xml:space="preserve"> </w:t>
      </w:r>
    </w:p>
    <w:p w14:paraId="3AA32670" w14:textId="77777777"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14:paraId="2006594D" w14:textId="77777777"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14:paraId="2E9CA4CF" w14:textId="77777777" w:rsidR="004B4F6E" w:rsidRDefault="004B4F6E" w:rsidP="004B4F6E">
      <w:pPr>
        <w:pStyle w:val="Caption"/>
        <w:rPr>
          <w:noProof/>
        </w:rPr>
      </w:pPr>
      <w:bookmarkStart w:id="227" w:name="_Ref515735880"/>
      <w:bookmarkStart w:id="228" w:name="_Toc515781255"/>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1</w:t>
      </w:r>
      <w:r w:rsidR="0074733C">
        <w:fldChar w:fldCharType="end"/>
      </w:r>
      <w:bookmarkEnd w:id="227"/>
      <w:r>
        <w:rPr>
          <w:noProof/>
        </w:rPr>
        <w:t xml:space="preserve"> </w:t>
      </w:r>
      <w:r>
        <w:t>Độ tương phản ảnh Grayscale tương ứng với histogram</w:t>
      </w:r>
      <w:bookmarkEnd w:id="228"/>
      <w:r>
        <w:t xml:space="preserve"> </w:t>
      </w:r>
    </w:p>
    <w:p w14:paraId="4A6B57C4" w14:textId="77777777"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14:paraId="1312C762" w14:textId="77777777"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14:paraId="5277B186" w14:textId="77777777"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54E240FD" w14:textId="77777777"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06E4058D" w14:textId="77777777" w:rsidR="004B4F6E" w:rsidRPr="004B4F6E" w:rsidRDefault="004B4F6E" w:rsidP="004B4F6E"/>
    <w:p w14:paraId="74B5AB51" w14:textId="77777777" w:rsidR="004B4F6E" w:rsidRDefault="004B4F6E" w:rsidP="004B4F6E">
      <w:pPr>
        <w:rPr>
          <w:noProof/>
        </w:rPr>
      </w:pPr>
    </w:p>
    <w:p w14:paraId="787A2BFF" w14:textId="77777777" w:rsidR="004B4F6E" w:rsidRDefault="004B4F6E" w:rsidP="004B4F6E"/>
    <w:p w14:paraId="01F6D34C" w14:textId="77777777" w:rsidR="004B4F6E" w:rsidRDefault="004B4F6E" w:rsidP="004B4F6E"/>
    <w:p w14:paraId="7514AF3F" w14:textId="77777777" w:rsidR="004B4F6E" w:rsidRDefault="004B4F6E" w:rsidP="004B4F6E"/>
    <w:p w14:paraId="3593FD46" w14:textId="77777777" w:rsidR="004B4F6E" w:rsidRDefault="004B4F6E" w:rsidP="004B4F6E"/>
    <w:p w14:paraId="09683AE1" w14:textId="77777777" w:rsidR="004B4F6E" w:rsidRDefault="004B4F6E" w:rsidP="004B4F6E"/>
    <w:p w14:paraId="7EA7720C" w14:textId="77777777" w:rsidR="00806B50" w:rsidRPr="004B4F6E" w:rsidRDefault="00806B50" w:rsidP="004B4F6E"/>
    <w:p w14:paraId="78CF2BEB" w14:textId="77777777" w:rsidR="00F96E68" w:rsidRPr="00562157" w:rsidRDefault="00F96E68" w:rsidP="00F96E68">
      <w:pPr>
        <w:pStyle w:val="Heading2"/>
        <w:rPr>
          <w:lang w:val="en-US"/>
        </w:rPr>
      </w:pPr>
      <w:bookmarkStart w:id="229" w:name="_Toc515781214"/>
      <w:bookmarkStart w:id="230" w:name="_Ref516434178"/>
      <w:r>
        <w:rPr>
          <w:lang w:val="en-US"/>
        </w:rPr>
        <w:lastRenderedPageBreak/>
        <w:t>Áp dụng Kinect trong việc nhận dạng</w:t>
      </w:r>
      <w:bookmarkEnd w:id="229"/>
      <w:bookmarkEnd w:id="230"/>
    </w:p>
    <w:p w14:paraId="3ED4D66D" w14:textId="77777777" w:rsidR="00F96E68" w:rsidRDefault="00806B50" w:rsidP="00F96E68">
      <w:pPr>
        <w:pStyle w:val="Heading3"/>
      </w:pPr>
      <w:bookmarkStart w:id="231" w:name="_Toc515781215"/>
      <w:r>
        <w:t>Giới thiệu</w:t>
      </w:r>
      <w:r w:rsidR="00F96E68" w:rsidRPr="00562157">
        <w:t xml:space="preserve"> Kinect</w:t>
      </w:r>
      <w:bookmarkEnd w:id="231"/>
    </w:p>
    <w:p w14:paraId="0632D769" w14:textId="77777777"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w:t>
      </w:r>
      <w:proofErr w:type="gramStart"/>
      <w:r>
        <w:rPr>
          <w:szCs w:val="26"/>
        </w:rPr>
        <w:t>tiến:</w:t>
      </w:r>
      <w:proofErr w:type="gramEnd"/>
    </w:p>
    <w:p w14:paraId="677E9961" w14:textId="77777777" w:rsidR="00806B50" w:rsidRDefault="00806B50" w:rsidP="00806B50">
      <w:pPr>
        <w:pStyle w:val="Dash"/>
      </w:pPr>
      <w:r>
        <w:t>Độ phân giải Full HD 1080.</w:t>
      </w:r>
    </w:p>
    <w:p w14:paraId="7ECF0DF4" w14:textId="77777777" w:rsidR="00806B50" w:rsidRDefault="00806B50" w:rsidP="00806B50">
      <w:pPr>
        <w:pStyle w:val="Dash"/>
      </w:pPr>
      <w:r>
        <w:t>Tích hợp bộ cảm biến 3D, tăng khả năng nắm bắt chi tiết.</w:t>
      </w:r>
    </w:p>
    <w:p w14:paraId="6857432C" w14:textId="77777777" w:rsidR="00806B50" w:rsidRDefault="00806B50" w:rsidP="00806B50">
      <w:pPr>
        <w:pStyle w:val="Dash"/>
      </w:pPr>
      <w:r>
        <w:t>Cảm biến hồng ngoại để nhận biết được đối tượng trong môi trường thiếu sáng, với phạm vị hoạt động rộng hơn.</w:t>
      </w:r>
    </w:p>
    <w:p w14:paraId="76B8E0CC" w14:textId="77777777" w:rsidR="00806B50" w:rsidRDefault="00806B50" w:rsidP="00806B50">
      <w:pPr>
        <w:pStyle w:val="Dash"/>
      </w:pPr>
      <w:r>
        <w:t>Độ sâu trung thực (3x).</w:t>
      </w:r>
    </w:p>
    <w:p w14:paraId="2D94EEF1" w14:textId="77777777" w:rsidR="00806B50" w:rsidRDefault="00806B50" w:rsidP="00806B50">
      <w:pPr>
        <w:pStyle w:val="Dash"/>
      </w:pPr>
      <w:r>
        <w:t>Tăng điểm khung xương lên 25.</w:t>
      </w:r>
    </w:p>
    <w:p w14:paraId="459F5EB4" w14:textId="77777777" w:rsidR="00806B50" w:rsidRDefault="00806B50" w:rsidP="00806B50">
      <w:pPr>
        <w:pStyle w:val="Dash"/>
      </w:pPr>
      <w:r>
        <w:t>Cải thiện tầm nhìn (0.5m đến 4.5m).</w:t>
      </w:r>
    </w:p>
    <w:p w14:paraId="0E01005A" w14:textId="77777777" w:rsidR="00806B50" w:rsidRDefault="00806B50" w:rsidP="00806B50">
      <w:pPr>
        <w:pStyle w:val="Dash"/>
      </w:pPr>
      <w:r>
        <w:t>Đa ứng dụng cùng xử dụng 1 Kinect.</w:t>
      </w:r>
    </w:p>
    <w:p w14:paraId="577731D2" w14:textId="77777777" w:rsidR="00806B50" w:rsidRDefault="00806B50" w:rsidP="00806B50">
      <w:pPr>
        <w:pStyle w:val="Dash"/>
      </w:pPr>
      <w:r>
        <w:t>Hỗ trợ theo dõi các ngón tay, cử chỉ nắm mở bàn tay.</w:t>
      </w:r>
    </w:p>
    <w:p w14:paraId="12BF16D0" w14:textId="77777777" w:rsidR="00806B50" w:rsidRDefault="00806B50" w:rsidP="00806B50">
      <w:pPr>
        <w:pStyle w:val="Dash"/>
      </w:pPr>
      <w:r>
        <w:t>Có khả năng đo được nhịp tim của người dùng.</w:t>
      </w:r>
    </w:p>
    <w:p w14:paraId="47DAF504" w14:textId="77777777" w:rsidR="00806B50" w:rsidRDefault="00806B50" w:rsidP="00806B50">
      <w:pPr>
        <w:pStyle w:val="Dash"/>
        <w:numPr>
          <w:ilvl w:val="0"/>
          <w:numId w:val="0"/>
        </w:numPr>
        <w:ind w:left="927" w:hanging="360"/>
      </w:pPr>
    </w:p>
    <w:p w14:paraId="35F670EC" w14:textId="77777777" w:rsidR="00806B50" w:rsidRDefault="00806B50" w:rsidP="00806B50">
      <w:pPr>
        <w:pStyle w:val="Dash"/>
        <w:numPr>
          <w:ilvl w:val="0"/>
          <w:numId w:val="0"/>
        </w:numPr>
        <w:ind w:left="927" w:hanging="360"/>
      </w:pPr>
    </w:p>
    <w:p w14:paraId="4A56D8BD" w14:textId="77777777" w:rsidR="00806B50" w:rsidRDefault="00806B50" w:rsidP="00806B50">
      <w:pPr>
        <w:pStyle w:val="KetLuan"/>
      </w:pPr>
      <w:r>
        <w:lastRenderedPageBreak/>
        <w:t>So sánh Kinect v2 và Kinect v</w:t>
      </w:r>
      <w:proofErr w:type="gramStart"/>
      <w:r>
        <w:t>1:</w:t>
      </w:r>
      <w:proofErr w:type="gramEnd"/>
    </w:p>
    <w:tbl>
      <w:tblPr>
        <w:tblStyle w:val="TableGrid"/>
        <w:tblW w:w="0" w:type="auto"/>
        <w:jc w:val="center"/>
        <w:tblLook w:val="04A0" w:firstRow="1" w:lastRow="0" w:firstColumn="1" w:lastColumn="0" w:noHBand="0" w:noVBand="1"/>
      </w:tblPr>
      <w:tblGrid>
        <w:gridCol w:w="2763"/>
        <w:gridCol w:w="3119"/>
        <w:gridCol w:w="2767"/>
      </w:tblGrid>
      <w:tr w:rsidR="00806B50" w14:paraId="2BECFB1D" w14:textId="77777777" w:rsidTr="00806B50">
        <w:trPr>
          <w:jc w:val="center"/>
        </w:trPr>
        <w:tc>
          <w:tcPr>
            <w:tcW w:w="2763" w:type="dxa"/>
            <w:vAlign w:val="center"/>
          </w:tcPr>
          <w:p w14:paraId="00C59DAF" w14:textId="77777777" w:rsidR="00806B50" w:rsidRPr="00806B50" w:rsidRDefault="00806B50" w:rsidP="00934219">
            <w:pPr>
              <w:jc w:val="center"/>
              <w:rPr>
                <w:b/>
                <w:szCs w:val="26"/>
              </w:rPr>
            </w:pPr>
            <w:r w:rsidRPr="00806B50">
              <w:rPr>
                <w:b/>
                <w:szCs w:val="26"/>
              </w:rPr>
              <w:t>Đặc điểm</w:t>
            </w:r>
          </w:p>
        </w:tc>
        <w:tc>
          <w:tcPr>
            <w:tcW w:w="3119" w:type="dxa"/>
            <w:vAlign w:val="center"/>
          </w:tcPr>
          <w:p w14:paraId="383EFFF1" w14:textId="77777777" w:rsidR="00806B50" w:rsidRPr="00806B50" w:rsidRDefault="00806B50" w:rsidP="00934219">
            <w:pPr>
              <w:jc w:val="center"/>
              <w:rPr>
                <w:b/>
                <w:szCs w:val="26"/>
              </w:rPr>
            </w:pPr>
            <w:r w:rsidRPr="00806B50">
              <w:rPr>
                <w:b/>
                <w:szCs w:val="26"/>
              </w:rPr>
              <w:t>Kinect v1</w:t>
            </w:r>
          </w:p>
        </w:tc>
        <w:tc>
          <w:tcPr>
            <w:tcW w:w="2767" w:type="dxa"/>
            <w:vAlign w:val="center"/>
          </w:tcPr>
          <w:p w14:paraId="63ED9153" w14:textId="77777777" w:rsidR="00806B50" w:rsidRPr="00806B50" w:rsidRDefault="00806B50" w:rsidP="00934219">
            <w:pPr>
              <w:jc w:val="center"/>
              <w:rPr>
                <w:b/>
                <w:szCs w:val="26"/>
              </w:rPr>
            </w:pPr>
            <w:r w:rsidRPr="00806B50">
              <w:rPr>
                <w:b/>
                <w:szCs w:val="26"/>
              </w:rPr>
              <w:t>Kinect v2</w:t>
            </w:r>
          </w:p>
        </w:tc>
      </w:tr>
      <w:tr w:rsidR="00806B50" w14:paraId="6F786B5B" w14:textId="77777777" w:rsidTr="00806B50">
        <w:trPr>
          <w:jc w:val="center"/>
        </w:trPr>
        <w:tc>
          <w:tcPr>
            <w:tcW w:w="2763" w:type="dxa"/>
            <w:vAlign w:val="center"/>
          </w:tcPr>
          <w:p w14:paraId="3D6A58D5" w14:textId="77777777" w:rsidR="00806B50" w:rsidRPr="00FF03FB" w:rsidRDefault="00806B50" w:rsidP="00806B50">
            <w:pPr>
              <w:ind w:firstLine="0"/>
              <w:jc w:val="left"/>
              <w:rPr>
                <w:szCs w:val="26"/>
              </w:rPr>
            </w:pPr>
            <w:r>
              <w:rPr>
                <w:szCs w:val="26"/>
              </w:rPr>
              <w:t>Màu sắc</w:t>
            </w:r>
          </w:p>
        </w:tc>
        <w:tc>
          <w:tcPr>
            <w:tcW w:w="3119" w:type="dxa"/>
            <w:vAlign w:val="center"/>
          </w:tcPr>
          <w:p w14:paraId="33DEC04B" w14:textId="77777777" w:rsidR="00806B50" w:rsidRDefault="00806B50" w:rsidP="00806B50">
            <w:pPr>
              <w:jc w:val="center"/>
              <w:rPr>
                <w:szCs w:val="26"/>
              </w:rPr>
            </w:pPr>
            <w:r w:rsidRPr="00FF03FB">
              <w:rPr>
                <w:szCs w:val="26"/>
              </w:rPr>
              <w:t>640×480 @ 30fps</w:t>
            </w:r>
          </w:p>
        </w:tc>
        <w:tc>
          <w:tcPr>
            <w:tcW w:w="2767" w:type="dxa"/>
            <w:vAlign w:val="center"/>
          </w:tcPr>
          <w:p w14:paraId="0383B9B8"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490512CF" w14:textId="77777777" w:rsidTr="00806B50">
        <w:trPr>
          <w:jc w:val="center"/>
        </w:trPr>
        <w:tc>
          <w:tcPr>
            <w:tcW w:w="2763" w:type="dxa"/>
            <w:vAlign w:val="center"/>
          </w:tcPr>
          <w:p w14:paraId="79BB8601" w14:textId="77777777" w:rsidR="00806B50" w:rsidRPr="00FF03FB" w:rsidRDefault="00806B50" w:rsidP="00806B50">
            <w:pPr>
              <w:ind w:firstLine="0"/>
              <w:jc w:val="left"/>
              <w:rPr>
                <w:szCs w:val="26"/>
              </w:rPr>
            </w:pPr>
            <w:r>
              <w:rPr>
                <w:szCs w:val="26"/>
              </w:rPr>
              <w:t>Độ sâu</w:t>
            </w:r>
          </w:p>
        </w:tc>
        <w:tc>
          <w:tcPr>
            <w:tcW w:w="3119" w:type="dxa"/>
            <w:vAlign w:val="center"/>
          </w:tcPr>
          <w:p w14:paraId="2A10CF9F" w14:textId="77777777" w:rsidR="00806B50" w:rsidRDefault="00806B50" w:rsidP="00806B50">
            <w:pPr>
              <w:jc w:val="center"/>
              <w:rPr>
                <w:szCs w:val="26"/>
              </w:rPr>
            </w:pPr>
            <w:r w:rsidRPr="00FF03FB">
              <w:rPr>
                <w:szCs w:val="26"/>
              </w:rPr>
              <w:t>320×240 @ 30fps</w:t>
            </w:r>
          </w:p>
        </w:tc>
        <w:tc>
          <w:tcPr>
            <w:tcW w:w="2767" w:type="dxa"/>
            <w:vAlign w:val="center"/>
          </w:tcPr>
          <w:p w14:paraId="61F9D8F5"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21776767" w14:textId="77777777" w:rsidTr="00806B50">
        <w:trPr>
          <w:jc w:val="center"/>
        </w:trPr>
        <w:tc>
          <w:tcPr>
            <w:tcW w:w="2763" w:type="dxa"/>
            <w:vAlign w:val="center"/>
          </w:tcPr>
          <w:p w14:paraId="62AF66F0" w14:textId="77777777" w:rsidR="00806B50" w:rsidRPr="00FF03FB" w:rsidRDefault="00806B50" w:rsidP="00806B50">
            <w:pPr>
              <w:ind w:firstLine="0"/>
              <w:jc w:val="left"/>
              <w:rPr>
                <w:szCs w:val="26"/>
              </w:rPr>
            </w:pPr>
            <w:r>
              <w:rPr>
                <w:szCs w:val="26"/>
              </w:rPr>
              <w:t>Cảm biến</w:t>
            </w:r>
          </w:p>
        </w:tc>
        <w:tc>
          <w:tcPr>
            <w:tcW w:w="3119" w:type="dxa"/>
            <w:vAlign w:val="center"/>
          </w:tcPr>
          <w:p w14:paraId="7E0CF9EC" w14:textId="77777777" w:rsidR="00806B50" w:rsidRPr="00FF03FB" w:rsidRDefault="00806B50" w:rsidP="00806B50">
            <w:pPr>
              <w:jc w:val="center"/>
              <w:rPr>
                <w:szCs w:val="26"/>
              </w:rPr>
            </w:pPr>
            <w:r w:rsidRPr="00FF03FB">
              <w:rPr>
                <w:szCs w:val="26"/>
              </w:rPr>
              <w:t>Structured Light</w:t>
            </w:r>
          </w:p>
          <w:p w14:paraId="52DCD2C9" w14:textId="77777777"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14:paraId="7C8F5331" w14:textId="77777777"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14:paraId="57B92419" w14:textId="77777777" w:rsidTr="00806B50">
        <w:trPr>
          <w:jc w:val="center"/>
        </w:trPr>
        <w:tc>
          <w:tcPr>
            <w:tcW w:w="2763" w:type="dxa"/>
            <w:vAlign w:val="center"/>
          </w:tcPr>
          <w:p w14:paraId="7CC6A3C5" w14:textId="77777777" w:rsidR="00806B50" w:rsidRDefault="00806B50" w:rsidP="00806B50">
            <w:pPr>
              <w:ind w:firstLine="0"/>
              <w:jc w:val="left"/>
              <w:rPr>
                <w:szCs w:val="26"/>
              </w:rPr>
            </w:pPr>
            <w:r>
              <w:rPr>
                <w:szCs w:val="26"/>
              </w:rPr>
              <w:t>Tầm nhìn</w:t>
            </w:r>
          </w:p>
        </w:tc>
        <w:tc>
          <w:tcPr>
            <w:tcW w:w="3119" w:type="dxa"/>
            <w:vAlign w:val="center"/>
          </w:tcPr>
          <w:p w14:paraId="6B85B619" w14:textId="77777777" w:rsidR="00806B50" w:rsidRDefault="00806B50" w:rsidP="00806B50">
            <w:pPr>
              <w:jc w:val="center"/>
              <w:rPr>
                <w:szCs w:val="26"/>
              </w:rPr>
            </w:pPr>
            <w:r w:rsidRPr="00FF03FB">
              <w:rPr>
                <w:szCs w:val="26"/>
              </w:rPr>
              <w:t>0.8~4.0 m</w:t>
            </w:r>
          </w:p>
        </w:tc>
        <w:tc>
          <w:tcPr>
            <w:tcW w:w="2767" w:type="dxa"/>
            <w:vAlign w:val="center"/>
          </w:tcPr>
          <w:p w14:paraId="03A7CEE7"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30D4F6CA" w14:textId="77777777" w:rsidTr="00806B50">
        <w:trPr>
          <w:jc w:val="center"/>
        </w:trPr>
        <w:tc>
          <w:tcPr>
            <w:tcW w:w="2763" w:type="dxa"/>
            <w:vAlign w:val="center"/>
          </w:tcPr>
          <w:p w14:paraId="74AAA50D" w14:textId="77777777" w:rsidR="00806B50" w:rsidRDefault="00806B50" w:rsidP="00806B50">
            <w:pPr>
              <w:ind w:firstLine="0"/>
              <w:jc w:val="left"/>
              <w:rPr>
                <w:szCs w:val="26"/>
              </w:rPr>
            </w:pPr>
            <w:r>
              <w:rPr>
                <w:szCs w:val="26"/>
              </w:rPr>
              <w:t>Góc nhìn (ngang/dọc)</w:t>
            </w:r>
          </w:p>
        </w:tc>
        <w:tc>
          <w:tcPr>
            <w:tcW w:w="3119" w:type="dxa"/>
            <w:vAlign w:val="center"/>
          </w:tcPr>
          <w:p w14:paraId="518AD8FC"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14:paraId="56B31FBA"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584B4690" w14:textId="77777777" w:rsidTr="00806B50">
        <w:trPr>
          <w:jc w:val="center"/>
        </w:trPr>
        <w:tc>
          <w:tcPr>
            <w:tcW w:w="2763" w:type="dxa"/>
            <w:vAlign w:val="center"/>
          </w:tcPr>
          <w:p w14:paraId="750C8383" w14:textId="77777777" w:rsidR="00806B50" w:rsidRDefault="00806B50" w:rsidP="00806B50">
            <w:pPr>
              <w:ind w:firstLine="0"/>
              <w:jc w:val="left"/>
              <w:rPr>
                <w:szCs w:val="26"/>
              </w:rPr>
            </w:pPr>
            <w:r>
              <w:rPr>
                <w:szCs w:val="26"/>
              </w:rPr>
              <w:t>Mic</w:t>
            </w:r>
          </w:p>
        </w:tc>
        <w:tc>
          <w:tcPr>
            <w:tcW w:w="3119" w:type="dxa"/>
            <w:vAlign w:val="center"/>
          </w:tcPr>
          <w:p w14:paraId="7C1E3A83" w14:textId="77777777" w:rsidR="00806B50" w:rsidRDefault="00806B50" w:rsidP="00806B50">
            <w:pPr>
              <w:jc w:val="center"/>
              <w:rPr>
                <w:szCs w:val="26"/>
              </w:rPr>
            </w:pPr>
            <w:r>
              <w:rPr>
                <w:szCs w:val="26"/>
              </w:rPr>
              <w:t>Có</w:t>
            </w:r>
          </w:p>
        </w:tc>
        <w:tc>
          <w:tcPr>
            <w:tcW w:w="2767" w:type="dxa"/>
            <w:vAlign w:val="center"/>
          </w:tcPr>
          <w:p w14:paraId="2EB7B298" w14:textId="77777777" w:rsidR="00806B50" w:rsidRDefault="00806B50" w:rsidP="00806B50">
            <w:pPr>
              <w:jc w:val="center"/>
              <w:rPr>
                <w:szCs w:val="26"/>
              </w:rPr>
            </w:pPr>
            <w:r>
              <w:rPr>
                <w:szCs w:val="26"/>
              </w:rPr>
              <w:t>Có</w:t>
            </w:r>
          </w:p>
        </w:tc>
      </w:tr>
      <w:tr w:rsidR="00806B50" w14:paraId="44AD24CE" w14:textId="77777777" w:rsidTr="00806B50">
        <w:trPr>
          <w:jc w:val="center"/>
        </w:trPr>
        <w:tc>
          <w:tcPr>
            <w:tcW w:w="2763" w:type="dxa"/>
            <w:vAlign w:val="center"/>
          </w:tcPr>
          <w:p w14:paraId="5ADED7E1" w14:textId="77777777" w:rsidR="00806B50" w:rsidRDefault="00806B50" w:rsidP="00806B50">
            <w:pPr>
              <w:ind w:firstLine="0"/>
              <w:jc w:val="left"/>
              <w:rPr>
                <w:szCs w:val="26"/>
              </w:rPr>
            </w:pPr>
            <w:r>
              <w:rPr>
                <w:szCs w:val="26"/>
              </w:rPr>
              <w:t>Số người nhận được</w:t>
            </w:r>
          </w:p>
        </w:tc>
        <w:tc>
          <w:tcPr>
            <w:tcW w:w="3119" w:type="dxa"/>
            <w:vAlign w:val="center"/>
          </w:tcPr>
          <w:p w14:paraId="320CBD36" w14:textId="77777777" w:rsidR="00806B50" w:rsidRDefault="004E04D8" w:rsidP="00806B50">
            <w:pPr>
              <w:jc w:val="center"/>
              <w:rPr>
                <w:szCs w:val="26"/>
              </w:rPr>
            </w:pPr>
            <w:r>
              <w:rPr>
                <w:szCs w:val="26"/>
              </w:rPr>
              <w:t>6</w:t>
            </w:r>
          </w:p>
        </w:tc>
        <w:tc>
          <w:tcPr>
            <w:tcW w:w="2767" w:type="dxa"/>
            <w:vAlign w:val="center"/>
          </w:tcPr>
          <w:p w14:paraId="2DC39EBB" w14:textId="77777777" w:rsidR="00806B50" w:rsidRDefault="00806B50" w:rsidP="00806B50">
            <w:pPr>
              <w:jc w:val="center"/>
              <w:rPr>
                <w:szCs w:val="26"/>
              </w:rPr>
            </w:pPr>
            <w:r>
              <w:rPr>
                <w:szCs w:val="26"/>
              </w:rPr>
              <w:t>6</w:t>
            </w:r>
          </w:p>
        </w:tc>
      </w:tr>
      <w:tr w:rsidR="00806B50" w14:paraId="302AC4FD" w14:textId="77777777" w:rsidTr="00806B50">
        <w:trPr>
          <w:jc w:val="center"/>
        </w:trPr>
        <w:tc>
          <w:tcPr>
            <w:tcW w:w="2763" w:type="dxa"/>
            <w:vAlign w:val="center"/>
          </w:tcPr>
          <w:p w14:paraId="4169C781" w14:textId="77777777" w:rsidR="00806B50" w:rsidRDefault="00806B50" w:rsidP="00806B50">
            <w:pPr>
              <w:ind w:firstLine="0"/>
              <w:jc w:val="left"/>
              <w:rPr>
                <w:szCs w:val="26"/>
              </w:rPr>
            </w:pPr>
            <w:r>
              <w:rPr>
                <w:szCs w:val="26"/>
              </w:rPr>
              <w:t>Số khớp xương</w:t>
            </w:r>
          </w:p>
        </w:tc>
        <w:tc>
          <w:tcPr>
            <w:tcW w:w="3119" w:type="dxa"/>
            <w:vAlign w:val="center"/>
          </w:tcPr>
          <w:p w14:paraId="12178372" w14:textId="77777777" w:rsidR="00806B50" w:rsidRDefault="00806B50" w:rsidP="00806B50">
            <w:pPr>
              <w:jc w:val="center"/>
              <w:rPr>
                <w:szCs w:val="26"/>
              </w:rPr>
            </w:pPr>
            <w:r>
              <w:rPr>
                <w:szCs w:val="26"/>
              </w:rPr>
              <w:t>20</w:t>
            </w:r>
          </w:p>
        </w:tc>
        <w:tc>
          <w:tcPr>
            <w:tcW w:w="2767" w:type="dxa"/>
            <w:vAlign w:val="center"/>
          </w:tcPr>
          <w:p w14:paraId="2B1A6F40" w14:textId="77777777" w:rsidR="00806B50" w:rsidRDefault="00806B50" w:rsidP="00806B50">
            <w:pPr>
              <w:jc w:val="center"/>
              <w:rPr>
                <w:szCs w:val="26"/>
              </w:rPr>
            </w:pPr>
            <w:r>
              <w:rPr>
                <w:szCs w:val="26"/>
              </w:rPr>
              <w:t>25</w:t>
            </w:r>
          </w:p>
        </w:tc>
      </w:tr>
      <w:tr w:rsidR="00806B50" w14:paraId="2E109EC6" w14:textId="77777777" w:rsidTr="00806B50">
        <w:trPr>
          <w:jc w:val="center"/>
        </w:trPr>
        <w:tc>
          <w:tcPr>
            <w:tcW w:w="2763" w:type="dxa"/>
            <w:vAlign w:val="center"/>
          </w:tcPr>
          <w:p w14:paraId="73D3F679" w14:textId="77777777" w:rsidR="00806B50" w:rsidRDefault="00806B50" w:rsidP="00806B50">
            <w:pPr>
              <w:ind w:firstLine="0"/>
              <w:jc w:val="left"/>
              <w:rPr>
                <w:szCs w:val="26"/>
              </w:rPr>
            </w:pPr>
            <w:r>
              <w:rPr>
                <w:szCs w:val="26"/>
              </w:rPr>
              <w:t>Trạng thái tay</w:t>
            </w:r>
          </w:p>
        </w:tc>
        <w:tc>
          <w:tcPr>
            <w:tcW w:w="3119" w:type="dxa"/>
            <w:vAlign w:val="center"/>
          </w:tcPr>
          <w:p w14:paraId="25A3749F" w14:textId="77777777" w:rsidR="00806B50" w:rsidRDefault="00806B50" w:rsidP="00806B50">
            <w:pPr>
              <w:jc w:val="center"/>
              <w:rPr>
                <w:szCs w:val="26"/>
              </w:rPr>
            </w:pPr>
            <w:r>
              <w:rPr>
                <w:szCs w:val="26"/>
              </w:rPr>
              <w:t>Open/Close</w:t>
            </w:r>
          </w:p>
        </w:tc>
        <w:tc>
          <w:tcPr>
            <w:tcW w:w="2767" w:type="dxa"/>
            <w:vAlign w:val="center"/>
          </w:tcPr>
          <w:p w14:paraId="0ABDCA90" w14:textId="77777777" w:rsidR="00806B50" w:rsidRDefault="00806B50" w:rsidP="00806B50">
            <w:pPr>
              <w:jc w:val="center"/>
              <w:rPr>
                <w:szCs w:val="26"/>
              </w:rPr>
            </w:pPr>
            <w:r>
              <w:rPr>
                <w:szCs w:val="26"/>
              </w:rPr>
              <w:t>Open/Close/Lasso</w:t>
            </w:r>
          </w:p>
        </w:tc>
      </w:tr>
      <w:tr w:rsidR="00806B50" w14:paraId="3023875F" w14:textId="77777777" w:rsidTr="00806B50">
        <w:trPr>
          <w:jc w:val="center"/>
        </w:trPr>
        <w:tc>
          <w:tcPr>
            <w:tcW w:w="2763" w:type="dxa"/>
            <w:vAlign w:val="center"/>
          </w:tcPr>
          <w:p w14:paraId="4EA7EF11" w14:textId="77777777" w:rsidR="00806B50" w:rsidRDefault="00806B50" w:rsidP="00806B50">
            <w:pPr>
              <w:ind w:firstLine="0"/>
              <w:jc w:val="left"/>
              <w:rPr>
                <w:szCs w:val="26"/>
              </w:rPr>
            </w:pPr>
            <w:r>
              <w:rPr>
                <w:szCs w:val="26"/>
              </w:rPr>
              <w:t>Cử chỉ</w:t>
            </w:r>
          </w:p>
        </w:tc>
        <w:tc>
          <w:tcPr>
            <w:tcW w:w="3119" w:type="dxa"/>
            <w:vAlign w:val="center"/>
          </w:tcPr>
          <w:p w14:paraId="1B8B308D" w14:textId="77777777" w:rsidR="00806B50" w:rsidRDefault="00806B50" w:rsidP="00806B50">
            <w:pPr>
              <w:jc w:val="center"/>
              <w:rPr>
                <w:szCs w:val="26"/>
              </w:rPr>
            </w:pPr>
            <w:r>
              <w:rPr>
                <w:szCs w:val="26"/>
              </w:rPr>
              <w:t>Không hỗ trợ</w:t>
            </w:r>
          </w:p>
        </w:tc>
        <w:tc>
          <w:tcPr>
            <w:tcW w:w="2767" w:type="dxa"/>
            <w:vAlign w:val="center"/>
          </w:tcPr>
          <w:p w14:paraId="45D24EBD" w14:textId="77777777" w:rsidR="00806B50" w:rsidRDefault="00806B50" w:rsidP="00806B50">
            <w:pPr>
              <w:jc w:val="center"/>
              <w:rPr>
                <w:szCs w:val="26"/>
              </w:rPr>
            </w:pPr>
            <w:r>
              <w:rPr>
                <w:szCs w:val="26"/>
              </w:rPr>
              <w:t>Có</w:t>
            </w:r>
          </w:p>
        </w:tc>
      </w:tr>
    </w:tbl>
    <w:p w14:paraId="5E0D11C4" w14:textId="77777777" w:rsidR="00806B50" w:rsidRDefault="00806B50" w:rsidP="00806B50">
      <w:pPr>
        <w:pStyle w:val="KetLuan"/>
        <w:numPr>
          <w:ilvl w:val="0"/>
          <w:numId w:val="0"/>
        </w:numPr>
        <w:ind w:left="360" w:hanging="360"/>
      </w:pPr>
    </w:p>
    <w:p w14:paraId="366F6645" w14:textId="77777777" w:rsidR="00806B50" w:rsidRDefault="00806B50" w:rsidP="00806B50">
      <w:pPr>
        <w:pStyle w:val="Dash"/>
        <w:keepNext/>
        <w:numPr>
          <w:ilvl w:val="0"/>
          <w:numId w:val="0"/>
        </w:numPr>
        <w:ind w:left="927" w:hanging="360"/>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14:paraId="6AB32547" w14:textId="77777777" w:rsidR="00806B50" w:rsidRDefault="00806B50" w:rsidP="00806B50">
      <w:pPr>
        <w:pStyle w:val="Caption"/>
        <w:rPr>
          <w:noProof/>
        </w:rPr>
      </w:pPr>
      <w:bookmarkStart w:id="232" w:name="_Ref515779503"/>
      <w:bookmarkStart w:id="233" w:name="_Ref515779484"/>
      <w:bookmarkStart w:id="234" w:name="_Toc515781256"/>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2</w:t>
      </w:r>
      <w:r w:rsidR="0074733C">
        <w:fldChar w:fldCharType="end"/>
      </w:r>
      <w:bookmarkEnd w:id="232"/>
      <w:r>
        <w:rPr>
          <w:noProof/>
        </w:rPr>
        <w:t xml:space="preserve"> Cấu tạo Kinect v2</w:t>
      </w:r>
      <w:bookmarkEnd w:id="233"/>
      <w:bookmarkEnd w:id="234"/>
      <w:r>
        <w:rPr>
          <w:noProof/>
        </w:rPr>
        <w:t xml:space="preserve"> </w:t>
      </w:r>
    </w:p>
    <w:p w14:paraId="75AA082E" w14:textId="77777777" w:rsidR="00806B50" w:rsidRPr="00806B50" w:rsidRDefault="00806B50" w:rsidP="00806B50">
      <w:pPr>
        <w:pStyle w:val="Caption"/>
      </w:pPr>
      <w:r>
        <w:rPr>
          <w:noProof/>
        </w:rPr>
        <w:t xml:space="preserve">Nguồn : </w:t>
      </w:r>
      <w:hyperlink r:id="rId53" w:history="1">
        <w:r w:rsidRPr="00EC4EAB">
          <w:rPr>
            <w:rStyle w:val="Hyperlink"/>
            <w:szCs w:val="26"/>
          </w:rPr>
          <w:t>https://www.slideshare.net/MarcoDAlessandro/nui-e-biometrics-in-windows-10</w:t>
        </w:r>
      </w:hyperlink>
      <w:r>
        <w:t xml:space="preserve"> </w:t>
      </w:r>
    </w:p>
    <w:p w14:paraId="1708C26D" w14:textId="77777777" w:rsidR="00F96E68" w:rsidRDefault="00806B50" w:rsidP="00F96E68">
      <w:pPr>
        <w:pStyle w:val="Heading3"/>
      </w:pPr>
      <w:bookmarkStart w:id="235" w:name="_Toc515781216"/>
      <w:r>
        <w:lastRenderedPageBreak/>
        <w:t>Cấu tạo Kinect v2</w:t>
      </w:r>
      <w:bookmarkEnd w:id="235"/>
    </w:p>
    <w:p w14:paraId="461790DC" w14:textId="77777777"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14:paraId="111D29C8" w14:textId="77777777" w:rsidR="00806B50" w:rsidRPr="007C0B87" w:rsidRDefault="00806B50" w:rsidP="00806B50">
      <w:pPr>
        <w:pStyle w:val="Dash"/>
      </w:pPr>
      <w:r w:rsidRPr="007C0B87">
        <w:t xml:space="preserve">    IR </w:t>
      </w:r>
      <w:proofErr w:type="gramStart"/>
      <w:r w:rsidRPr="007C0B87">
        <w:t>Emitters:</w:t>
      </w:r>
      <w:proofErr w:type="gramEnd"/>
      <w:r w:rsidRPr="007C0B87">
        <w:t xml:space="preserve"> thiết bị dùng để phát tia hồng ngoại.</w:t>
      </w:r>
    </w:p>
    <w:p w14:paraId="26D899AD" w14:textId="77777777" w:rsidR="00806B50" w:rsidRPr="007C0B87" w:rsidRDefault="00806B50" w:rsidP="00806B50">
      <w:pPr>
        <w:pStyle w:val="Dash"/>
      </w:pPr>
      <w:r w:rsidRPr="007C0B87">
        <w:t xml:space="preserve">    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p>
    <w:p w14:paraId="5E8C4847" w14:textId="77777777" w:rsidR="00806B50" w:rsidRPr="007C0B87" w:rsidRDefault="00806B50" w:rsidP="00806B50">
      <w:pPr>
        <w:pStyle w:val="Dash"/>
      </w:pPr>
      <w:r w:rsidRPr="007C0B87">
        <w:t xml:space="preserve">    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46BDC21B" w14:textId="77777777" w:rsidR="00806B50" w:rsidRDefault="00806B50" w:rsidP="00806B50">
      <w:pPr>
        <w:pStyle w:val="Dash"/>
      </w:pPr>
      <w:r w:rsidRPr="007C0B87">
        <w:t xml:space="preserve">    Multi-Array </w:t>
      </w:r>
      <w:proofErr w:type="gramStart"/>
      <w:r w:rsidRPr="007C0B87">
        <w:t>Mic:</w:t>
      </w:r>
      <w:proofErr w:type="gramEnd"/>
      <w:r w:rsidRPr="007C0B87">
        <w:t xml:space="preserve"> là một dãy gồm 4 microphone có nhiệm vụ thu lại âm thanh và xác định hướng phát ra âm thanh. Dãy microphone này được dùng trong các ứng dụng cần nhận diện giọng nói.</w:t>
      </w:r>
    </w:p>
    <w:p w14:paraId="78CC5860" w14:textId="77777777" w:rsidR="00806B50" w:rsidRDefault="00806B50" w:rsidP="00806B50">
      <w:pPr>
        <w:rPr>
          <w:szCs w:val="26"/>
        </w:rPr>
      </w:pPr>
      <w:r w:rsidRPr="007C0B87">
        <w:rPr>
          <w:szCs w:val="26"/>
        </w:rPr>
        <w:t>Các định dạng dữ liệu stream được Kinect v2 hỗ trợ</w:t>
      </w:r>
      <w:r>
        <w:rPr>
          <w:szCs w:val="26"/>
        </w:rPr>
        <w:t> :</w:t>
      </w:r>
    </w:p>
    <w:p w14:paraId="52676185" w14:textId="77777777" w:rsidR="00806B50" w:rsidRDefault="00806B50" w:rsidP="00806B50">
      <w:pPr>
        <w:pStyle w:val="Dash"/>
      </w:pPr>
      <w:r w:rsidRPr="007C0B87">
        <w:t xml:space="preserve">    Image </w:t>
      </w:r>
      <w:proofErr w:type="gramStart"/>
      <w:r w:rsidRPr="007C0B87">
        <w:t>Stream:</w:t>
      </w:r>
      <w:proofErr w:type="gramEnd"/>
      <w:r w:rsidRPr="007C0B87">
        <w:t xml:space="preserve"> trả về dữ liệu ảnh màu thu được từ RGB camera, hỗ trợ định dạng hình ảnh RGB_1920x1080(định dạng RGB, độ phân giải 1920x1080, tốc độ khung hình tối đa 30 fps, cho phép khả năng tăng độ sáng, phơi sáng tốt hơn).</w:t>
      </w:r>
    </w:p>
    <w:p w14:paraId="631514E3" w14:textId="77777777" w:rsidR="00806B50" w:rsidRDefault="00806B50" w:rsidP="00806B50">
      <w:pPr>
        <w:pStyle w:val="Dash"/>
        <w:keepNext/>
        <w:numPr>
          <w:ilvl w:val="0"/>
          <w:numId w:val="0"/>
        </w:numPr>
        <w:ind w:left="927"/>
        <w:jc w:val="center"/>
      </w:pPr>
      <w:r>
        <w:rPr>
          <w:noProof/>
        </w:rPr>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14:paraId="3ACF460C" w14:textId="77777777" w:rsidR="00806B50" w:rsidRDefault="00806B50" w:rsidP="00806B50">
      <w:pPr>
        <w:pStyle w:val="Caption"/>
        <w:rPr>
          <w:noProof/>
        </w:rPr>
      </w:pPr>
      <w:bookmarkStart w:id="236" w:name="_Toc515781257"/>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3</w:t>
      </w:r>
      <w:r w:rsidR="0074733C">
        <w:fldChar w:fldCharType="end"/>
      </w:r>
      <w:r>
        <w:rPr>
          <w:noProof/>
        </w:rPr>
        <w:t xml:space="preserve"> Image stream Kinectv2</w:t>
      </w:r>
      <w:bookmarkEnd w:id="236"/>
    </w:p>
    <w:p w14:paraId="3CBEFE52" w14:textId="77777777"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14:paraId="062F5FF7" w14:textId="77777777" w:rsidR="00806B50" w:rsidRDefault="00806B50" w:rsidP="00806B50">
      <w:pPr>
        <w:pStyle w:val="Dash"/>
      </w:pPr>
      <w:r w:rsidRPr="007C0B87">
        <w:lastRenderedPageBreak/>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14:paraId="628147D7" w14:textId="77777777"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14ADFD64" w14:textId="77777777" w:rsidR="00806B50" w:rsidRDefault="00806B50" w:rsidP="00806B50">
      <w:pPr>
        <w:pStyle w:val="Caption"/>
        <w:rPr>
          <w:noProof/>
        </w:rPr>
      </w:pPr>
      <w:bookmarkStart w:id="237" w:name="_Toc515781258"/>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4</w:t>
      </w:r>
      <w:r w:rsidR="0074733C">
        <w:fldChar w:fldCharType="end"/>
      </w:r>
      <w:r>
        <w:rPr>
          <w:noProof/>
        </w:rPr>
        <w:t xml:space="preserve"> Depth stream kinectv2</w:t>
      </w:r>
      <w:bookmarkEnd w:id="237"/>
    </w:p>
    <w:p w14:paraId="71DEA996" w14:textId="77777777"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14:paraId="061CCB8B" w14:textId="77777777" w:rsidR="00806B50" w:rsidRDefault="00806B50" w:rsidP="00806B50">
      <w:pPr>
        <w:pStyle w:val="Dash"/>
      </w:pPr>
      <w:r w:rsidRPr="007C0B87">
        <w:t xml:space="preserve">    Body </w:t>
      </w:r>
      <w:proofErr w:type="gramStart"/>
      <w:r w:rsidRPr="007C0B87">
        <w:t>Stream:</w:t>
      </w:r>
      <w:proofErr w:type="gramEnd"/>
      <w:r w:rsidRPr="007C0B87">
        <w:t xml:space="preserve"> trả về dữ liệu độ sâu với mốc thời gian, bao gồm vị trí tổng thể của cơ thể với 25 khớp xương</w:t>
      </w:r>
    </w:p>
    <w:p w14:paraId="19B94447" w14:textId="77777777" w:rsidR="00806B50" w:rsidRDefault="00806B50" w:rsidP="00806B50">
      <w:pPr>
        <w:pStyle w:val="Dash"/>
        <w:keepNext/>
        <w:numPr>
          <w:ilvl w:val="0"/>
          <w:numId w:val="0"/>
        </w:numPr>
        <w:ind w:left="927"/>
        <w:jc w:val="center"/>
      </w:pPr>
      <w:r>
        <w:rPr>
          <w:noProof/>
        </w:rPr>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14:paraId="737D14C8" w14:textId="77777777" w:rsidR="00806B50" w:rsidRDefault="00806B50" w:rsidP="00806B50">
      <w:pPr>
        <w:pStyle w:val="Caption"/>
      </w:pPr>
      <w:bookmarkStart w:id="238" w:name="_Toc515781259"/>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5</w:t>
      </w:r>
      <w:r w:rsidR="0074733C">
        <w:fldChar w:fldCharType="end"/>
      </w:r>
      <w:r>
        <w:t xml:space="preserve"> Body stream Kinectv2</w:t>
      </w:r>
      <w:bookmarkEnd w:id="238"/>
      <w:r>
        <w:t xml:space="preserve"> </w:t>
      </w:r>
    </w:p>
    <w:p w14:paraId="20933751" w14:textId="77777777"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14:paraId="4ABDDF3D" w14:textId="77777777" w:rsidR="005A6D20" w:rsidRDefault="005A6D20" w:rsidP="005A6D20">
      <w:pPr>
        <w:pStyle w:val="Heading3"/>
      </w:pPr>
      <w:bookmarkStart w:id="239" w:name="_Toc515781217"/>
      <w:r>
        <w:lastRenderedPageBreak/>
        <w:t xml:space="preserve">Các vấn đề kỹ thuật khi sử dụng </w:t>
      </w:r>
      <w:r w:rsidR="003A4765">
        <w:t>K</w:t>
      </w:r>
      <w:r>
        <w:t>inect</w:t>
      </w:r>
      <w:bookmarkEnd w:id="239"/>
    </w:p>
    <w:p w14:paraId="712A0591" w14:textId="77777777" w:rsidR="00F96E68" w:rsidRDefault="005A6D20" w:rsidP="005A6D20">
      <w:pPr>
        <w:pStyle w:val="Heading4"/>
      </w:pPr>
      <w:r>
        <w:t xml:space="preserve">Lấy </w:t>
      </w:r>
      <w:r w:rsidR="003A4765">
        <w:t>các kênh ảnh từ kinect</w:t>
      </w:r>
    </w:p>
    <w:p w14:paraId="742486C8" w14:textId="77777777" w:rsidR="003A4765" w:rsidRDefault="003A4765" w:rsidP="003A4765">
      <w:pPr>
        <w:pStyle w:val="Problem"/>
      </w:pPr>
      <w:r>
        <w:t>Đặt vấn đề</w:t>
      </w:r>
    </w:p>
    <w:p w14:paraId="38539148" w14:textId="77777777"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14:paraId="78F93CE9" w14:textId="77777777" w:rsidR="003A4765" w:rsidRDefault="003A4765" w:rsidP="003A4765">
      <w:pPr>
        <w:pStyle w:val="Solution"/>
      </w:pPr>
      <w:r>
        <w:t>Giải pháp</w:t>
      </w:r>
    </w:p>
    <w:p w14:paraId="0CA2BAF9" w14:textId="77777777"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14:paraId="59EB8D8A" w14:textId="77777777" w:rsidR="003A4765" w:rsidRPr="003A4765" w:rsidRDefault="003A4765" w:rsidP="003A4765">
      <w:pPr>
        <w:pStyle w:val="Solution"/>
        <w:numPr>
          <w:ilvl w:val="0"/>
          <w:numId w:val="0"/>
        </w:numPr>
        <w:ind w:left="562"/>
      </w:pPr>
    </w:p>
    <w:p w14:paraId="3CA1D1FB" w14:textId="77777777" w:rsidR="007720AB" w:rsidRPr="007720AB" w:rsidRDefault="007720AB" w:rsidP="007720AB"/>
    <w:p w14:paraId="270164C6" w14:textId="77777777" w:rsidR="00414348" w:rsidRDefault="00414348" w:rsidP="00CD778B">
      <w:pPr>
        <w:pStyle w:val="Heading2"/>
        <w:rPr>
          <w:lang w:val="en-US"/>
        </w:rPr>
      </w:pPr>
      <w:bookmarkStart w:id="240" w:name="_Toc515781218"/>
      <w:r w:rsidRPr="00562157">
        <w:rPr>
          <w:lang w:val="en-US"/>
        </w:rPr>
        <w:t>Kết luận</w:t>
      </w:r>
      <w:bookmarkEnd w:id="191"/>
      <w:bookmarkEnd w:id="206"/>
      <w:bookmarkEnd w:id="207"/>
      <w:bookmarkEnd w:id="208"/>
      <w:bookmarkEnd w:id="240"/>
    </w:p>
    <w:p w14:paraId="7B83CA8E" w14:textId="77777777" w:rsidR="00D77D97" w:rsidRPr="00D77D97" w:rsidRDefault="00D77D97" w:rsidP="00D77D97">
      <w:pPr>
        <w:rPr>
          <w:lang w:val="en-US"/>
        </w:rPr>
      </w:pPr>
      <w:r>
        <w:rPr>
          <w:lang w:val="en-US"/>
        </w:rPr>
        <w:t>So sánh giữa 3 phương pháp -&gt; đưa ra kết luận</w:t>
      </w:r>
    </w:p>
    <w:p w14:paraId="09FEA67F" w14:textId="77777777" w:rsidR="006B5091" w:rsidRPr="00562157" w:rsidRDefault="00477492" w:rsidP="00CD778B">
      <w:pPr>
        <w:pStyle w:val="Heading1"/>
        <w:rPr>
          <w:lang w:val="en-US"/>
        </w:rPr>
      </w:pPr>
      <w:bookmarkStart w:id="241" w:name="_Toc135628205"/>
      <w:bookmarkStart w:id="242" w:name="_Toc110054639"/>
      <w:bookmarkEnd w:id="189"/>
      <w:r w:rsidRPr="00562157">
        <w:rPr>
          <w:lang w:val="en-US"/>
        </w:rPr>
        <w:lastRenderedPageBreak/>
        <w:br/>
      </w:r>
      <w:bookmarkStart w:id="243" w:name="_Toc359938292"/>
      <w:bookmarkStart w:id="244" w:name="_Ref360048653"/>
      <w:bookmarkStart w:id="245" w:name="_Ref360048658"/>
      <w:bookmarkStart w:id="246" w:name="_Ref360048674"/>
      <w:bookmarkStart w:id="247" w:name="_Ref360048703"/>
      <w:bookmarkStart w:id="248" w:name="_Toc360055369"/>
      <w:bookmarkStart w:id="249" w:name="_Toc360417490"/>
      <w:bookmarkStart w:id="250" w:name="_Toc360417670"/>
      <w:bookmarkStart w:id="251" w:name="_Ref360666815"/>
      <w:bookmarkStart w:id="252" w:name="_Toc515781219"/>
      <w:bookmarkStart w:id="253" w:name="_Ref266112121"/>
      <w:r w:rsidR="00436DB7" w:rsidRPr="00562157">
        <w:rPr>
          <w:lang w:val="en-US"/>
        </w:rPr>
        <w:t xml:space="preserve">Các vấn đề </w:t>
      </w:r>
      <w:bookmarkEnd w:id="243"/>
      <w:bookmarkEnd w:id="244"/>
      <w:bookmarkEnd w:id="245"/>
      <w:bookmarkEnd w:id="246"/>
      <w:bookmarkEnd w:id="247"/>
      <w:bookmarkEnd w:id="248"/>
      <w:bookmarkEnd w:id="249"/>
      <w:bookmarkEnd w:id="250"/>
      <w:bookmarkEnd w:id="251"/>
      <w:r w:rsidR="00261AD8">
        <w:rPr>
          <w:lang w:val="en-US"/>
        </w:rPr>
        <w:t>kỹ thuật trong Unity</w:t>
      </w:r>
      <w:bookmarkEnd w:id="252"/>
    </w:p>
    <w:p w14:paraId="094601D3" w14:textId="77777777" w:rsidR="00FF7D82" w:rsidRPr="00562157" w:rsidRDefault="00994A77" w:rsidP="00145D23">
      <w:pPr>
        <w:pStyle w:val="ChapterSummary"/>
        <w:rPr>
          <w:lang w:val="en-US"/>
        </w:rPr>
      </w:pPr>
      <w:bookmarkStart w:id="254" w:name="_Toc267345950"/>
      <w:bookmarkEnd w:id="253"/>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14:paraId="5DC0AB28" w14:textId="77777777" w:rsidR="00C743B4" w:rsidRDefault="00994A77" w:rsidP="00CD778B">
      <w:pPr>
        <w:pStyle w:val="Heading2"/>
        <w:rPr>
          <w:lang w:val="en-US"/>
        </w:rPr>
      </w:pPr>
      <w:bookmarkStart w:id="255" w:name="_Toc515781221"/>
      <w:r>
        <w:rPr>
          <w:lang w:val="en-US"/>
        </w:rPr>
        <w:t>Các vấn đề kỹ thuật và giải pháp trong Unity</w:t>
      </w:r>
      <w:bookmarkEnd w:id="255"/>
    </w:p>
    <w:p w14:paraId="4372FD84" w14:textId="77777777" w:rsidR="00994A77" w:rsidRPr="00562157" w:rsidRDefault="00994A77" w:rsidP="00994A77">
      <w:pPr>
        <w:pStyle w:val="Heading3"/>
      </w:pPr>
      <w:bookmarkStart w:id="256" w:name="_Toc515781222"/>
      <w:r>
        <w:t>Camera</w:t>
      </w:r>
      <w:bookmarkEnd w:id="256"/>
    </w:p>
    <w:p w14:paraId="2D747E95" w14:textId="77777777" w:rsidR="00994A77" w:rsidRDefault="00994A77" w:rsidP="00994A77">
      <w:pPr>
        <w:pStyle w:val="Problem"/>
        <w:rPr>
          <w:lang w:val="en-US"/>
        </w:rPr>
      </w:pPr>
      <w:r>
        <w:rPr>
          <w:lang w:val="en-US"/>
        </w:rPr>
        <w:t>Vấn đề</w:t>
      </w:r>
    </w:p>
    <w:p w14:paraId="6928D47F" w14:textId="77777777" w:rsidR="00934219" w:rsidRDefault="003A74F5" w:rsidP="00D21D8A">
      <w:pPr>
        <w:rPr>
          <w:lang w:val="en-US"/>
        </w:rPr>
      </w:pPr>
      <w:r>
        <w:rPr>
          <w:lang w:val="en-US"/>
        </w:rPr>
        <w:t xml:space="preserve">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w:t>
      </w:r>
      <w:proofErr w:type="gramStart"/>
      <w:r>
        <w:rPr>
          <w:lang w:val="en-US"/>
        </w:rPr>
        <w:t>không ?</w:t>
      </w:r>
      <w:proofErr w:type="gramEnd"/>
    </w:p>
    <w:p w14:paraId="5E6CF915" w14:textId="77777777" w:rsidR="007511E6" w:rsidRPr="007511E6" w:rsidRDefault="00994A77" w:rsidP="007511E6">
      <w:pPr>
        <w:pStyle w:val="Solution"/>
        <w:rPr>
          <w:lang w:val="en-US"/>
        </w:rPr>
      </w:pPr>
      <w:r>
        <w:rPr>
          <w:lang w:val="en-US"/>
        </w:rPr>
        <w:t>Giải pháp</w:t>
      </w:r>
    </w:p>
    <w:p w14:paraId="159C7884" w14:textId="77777777"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14:paraId="2EC82A49" w14:textId="77777777" w:rsidR="00535E32" w:rsidRDefault="00535E32" w:rsidP="00535E32">
      <w:pPr>
        <w:pStyle w:val="Dash"/>
      </w:pPr>
      <w:r>
        <w:t>Góc chiếu của camera (Projection</w:t>
      </w:r>
      <w:proofErr w:type="gramStart"/>
      <w:r>
        <w:t>):</w:t>
      </w:r>
      <w:proofErr w:type="gramEnd"/>
      <w:r>
        <w:t xml:space="preserve">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500AED30" w14:textId="77777777" w:rsidR="00535E32" w:rsidRDefault="00535E32" w:rsidP="00535E32">
      <w:pPr>
        <w:pStyle w:val="Dash"/>
      </w:pPr>
      <w:r>
        <w:t>Góc mở của camera (Field Of View</w:t>
      </w:r>
      <w:proofErr w:type="gramStart"/>
      <w:r>
        <w:t>):</w:t>
      </w:r>
      <w:proofErr w:type="gramEnd"/>
      <w:r>
        <w:t xml:space="preserve"> thuộc tính của phép chiếu xa gần, cùng một đối tượng và cùng một vị trí, nếu góc mở càng lớn thì đối tượng càng nhỏ và ngược lại. Đây là kĩ thuật được dùng cho hiệu ứng zooming.</w:t>
      </w:r>
    </w:p>
    <w:p w14:paraId="4E3A2CE5" w14:textId="77777777" w:rsidR="00535E32" w:rsidRPr="008E2404" w:rsidRDefault="00535E32" w:rsidP="00535E32">
      <w:pPr>
        <w:pStyle w:val="Dash"/>
      </w:pPr>
      <w:r>
        <w:t>Mặt phẳng xa nhất (Far) và mặt phẳng gần nhất (Near</w:t>
      </w:r>
      <w:proofErr w:type="gramStart"/>
      <w:r>
        <w:t>):</w:t>
      </w:r>
      <w:proofErr w:type="gramEnd"/>
      <w:r>
        <w:t xml:space="preserve"> vật chỉ được hiển thị nếu nó nằm giữa 2 mặt phẳng trên và ngược lại.</w:t>
      </w:r>
    </w:p>
    <w:p w14:paraId="28D91A98" w14:textId="77777777" w:rsidR="00535E32" w:rsidRDefault="00535E32" w:rsidP="007511E6"/>
    <w:p w14:paraId="2BDE050C" w14:textId="77777777"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14:paraId="7F74704D" w14:textId="77777777" w:rsidR="00535E32" w:rsidRDefault="00535E32" w:rsidP="00535E32">
      <w:pPr>
        <w:pStyle w:val="Caption"/>
      </w:pPr>
      <w:bookmarkStart w:id="257" w:name="_Ref515712410"/>
      <w:bookmarkStart w:id="258" w:name="_Toc515781261"/>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2</w:t>
      </w:r>
      <w:r w:rsidR="0074733C">
        <w:fldChar w:fldCharType="end"/>
      </w:r>
      <w:bookmarkEnd w:id="257"/>
      <w:r>
        <w:t xml:space="preserve"> </w:t>
      </w:r>
      <w:r>
        <w:rPr>
          <w:noProof/>
        </w:rPr>
        <w:t>Thông số cơ bản của Camera</w:t>
      </w:r>
      <w:bookmarkEnd w:id="258"/>
    </w:p>
    <w:p w14:paraId="31053D19" w14:textId="77777777" w:rsidR="007511E6" w:rsidRDefault="007511E6" w:rsidP="00535E32">
      <w:pPr>
        <w:ind w:firstLine="0"/>
        <w:rPr>
          <w:lang w:val="en-US"/>
        </w:rPr>
      </w:pPr>
    </w:p>
    <w:p w14:paraId="3105BD20" w14:textId="77777777" w:rsidR="008A60AB" w:rsidRDefault="008A60AB" w:rsidP="008A60AB">
      <w:pPr>
        <w:pStyle w:val="Heading2"/>
        <w:rPr>
          <w:lang w:val="en-US"/>
        </w:rPr>
      </w:pPr>
      <w:bookmarkStart w:id="259" w:name="_Toc515781220"/>
      <w:bookmarkStart w:id="260" w:name="_Toc515781223"/>
      <w:r>
        <w:rPr>
          <w:lang w:val="en-US"/>
        </w:rPr>
        <w:t>Mở đầu</w:t>
      </w:r>
      <w:bookmarkEnd w:id="259"/>
    </w:p>
    <w:p w14:paraId="443554AF" w14:textId="77777777" w:rsidR="008A60AB" w:rsidRDefault="008A60AB" w:rsidP="008A60AB">
      <w:pPr>
        <w:keepNext/>
      </w:pPr>
      <w:r>
        <w:rPr>
          <w:noProof/>
        </w:rPr>
        <w:drawing>
          <wp:inline distT="0" distB="0" distL="0" distR="0" wp14:anchorId="243E4C41" wp14:editId="050027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4CFE922B" w14:textId="77777777" w:rsidR="008A60AB" w:rsidRPr="007302CC" w:rsidRDefault="008A60AB" w:rsidP="008A60AB">
      <w:pPr>
        <w:pStyle w:val="Caption"/>
        <w:rPr>
          <w:lang w:val="en-US"/>
        </w:rPr>
      </w:pPr>
      <w:bookmarkStart w:id="261" w:name="_Ref515742325"/>
      <w:bookmarkStart w:id="262" w:name="_Toc515781260"/>
      <w:r>
        <w:t xml:space="preserve">Hình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Hình \* ARABIC \s 1 </w:instrText>
      </w:r>
      <w:r>
        <w:fldChar w:fldCharType="separate"/>
      </w:r>
      <w:r>
        <w:rPr>
          <w:noProof/>
        </w:rPr>
        <w:t>1</w:t>
      </w:r>
      <w:r>
        <w:fldChar w:fldCharType="end"/>
      </w:r>
      <w:r>
        <w:t xml:space="preserve"> </w:t>
      </w:r>
      <w:r>
        <w:rPr>
          <w:noProof/>
        </w:rPr>
        <w:t>Giao diện Unity Engine</w:t>
      </w:r>
      <w:bookmarkEnd w:id="261"/>
      <w:bookmarkEnd w:id="262"/>
    </w:p>
    <w:p w14:paraId="5D3A583B" w14:textId="77777777" w:rsidR="008A60AB" w:rsidRPr="00994A77" w:rsidRDefault="008A60AB" w:rsidP="008A60AB">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xml:space="preserve">, tại </w:t>
      </w:r>
      <w:r w:rsidRPr="00BC4DEB">
        <w:lastRenderedPageBreak/>
        <w:t>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14:paraId="2257BCC2" w14:textId="77777777" w:rsidR="007511E6" w:rsidRPr="00562157" w:rsidRDefault="007511E6" w:rsidP="007511E6">
      <w:pPr>
        <w:pStyle w:val="Heading3"/>
      </w:pPr>
      <w:r>
        <w:t>Material</w:t>
      </w:r>
      <w:bookmarkEnd w:id="260"/>
    </w:p>
    <w:p w14:paraId="1AF1127B" w14:textId="77777777" w:rsidR="007511E6" w:rsidRDefault="007511E6" w:rsidP="007511E6">
      <w:pPr>
        <w:pStyle w:val="Problem"/>
        <w:rPr>
          <w:lang w:val="en-US"/>
        </w:rPr>
      </w:pPr>
      <w:r>
        <w:rPr>
          <w:lang w:val="en-US"/>
        </w:rPr>
        <w:t>Vấn đ</w:t>
      </w:r>
      <w:r w:rsidR="00927A9B">
        <w:rPr>
          <w:lang w:val="en-US"/>
        </w:rPr>
        <w:t>ề</w:t>
      </w:r>
    </w:p>
    <w:p w14:paraId="2D5EAE69" w14:textId="77777777" w:rsidR="00927A9B" w:rsidRPr="00927A9B" w:rsidRDefault="00927A9B" w:rsidP="00927A9B">
      <w:pPr>
        <w:pStyle w:val="Problem"/>
        <w:numPr>
          <w:ilvl w:val="0"/>
          <w:numId w:val="0"/>
        </w:numPr>
        <w:ind w:left="562"/>
        <w:rPr>
          <w:b w:val="0"/>
          <w:lang w:val="en-US"/>
        </w:rPr>
      </w:pPr>
      <w:r w:rsidRPr="00927A9B">
        <w:rPr>
          <w:b w:val="0"/>
        </w:rPr>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rPr>
          <w:b w:val="0"/>
        </w:rPr>
        <w:t xml:space="preserve"> một công cụ giúp ta trang trí vật đó, nó là</w:t>
      </w:r>
      <w:r w:rsidRPr="00927A9B">
        <w:rPr>
          <w:b w:val="0"/>
        </w:rPr>
        <w:t xml:space="preserve"> Material.</w:t>
      </w:r>
    </w:p>
    <w:p w14:paraId="2455AEB0" w14:textId="77777777" w:rsidR="00CF1A16" w:rsidRPr="00927A9B" w:rsidRDefault="007511E6" w:rsidP="00927A9B">
      <w:pPr>
        <w:pStyle w:val="Solution"/>
        <w:rPr>
          <w:lang w:val="en-US"/>
        </w:rPr>
      </w:pPr>
      <w:r>
        <w:rPr>
          <w:lang w:val="en-US"/>
        </w:rPr>
        <w:t>Giải pháp</w:t>
      </w:r>
    </w:p>
    <w:p w14:paraId="061B66CA" w14:textId="77777777" w:rsidR="00CF1A16" w:rsidRDefault="00CF1A16" w:rsidP="00CF1A16">
      <w:pPr>
        <w:pStyle w:val="Solution"/>
        <w:keepNext/>
        <w:numPr>
          <w:ilvl w:val="0"/>
          <w:numId w:val="0"/>
        </w:numPr>
        <w:ind w:left="562"/>
        <w:jc w:val="center"/>
      </w:pPr>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p>
    <w:p w14:paraId="6443067B" w14:textId="77777777" w:rsidR="00CF1A16" w:rsidRDefault="00CF1A16" w:rsidP="00CF1A16">
      <w:pPr>
        <w:pStyle w:val="Caption"/>
      </w:pPr>
      <w:bookmarkStart w:id="263" w:name="_Toc515732700"/>
      <w:bookmarkStart w:id="264"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3"/>
      <w:bookmarkEnd w:id="264"/>
      <w:r>
        <w:t xml:space="preserve"> </w:t>
      </w:r>
    </w:p>
    <w:p w14:paraId="7A5C983D" w14:textId="77777777"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14:paraId="4D494A28" w14:textId="77777777"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14:paraId="0FAEACE3" w14:textId="77777777"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14:paraId="3B2B3776" w14:textId="77777777" w:rsidR="00934219" w:rsidRDefault="00CF1A16" w:rsidP="00CF1A16">
      <w:pPr>
        <w:pStyle w:val="Caption"/>
        <w:rPr>
          <w:noProof/>
        </w:rPr>
      </w:pPr>
      <w:bookmarkStart w:id="265" w:name="_Toc515781262"/>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3</w:t>
      </w:r>
      <w:r w:rsidR="0074733C">
        <w:fldChar w:fldCharType="end"/>
      </w:r>
      <w:r>
        <w:rPr>
          <w:noProof/>
        </w:rPr>
        <w:t xml:space="preserve"> Sử dụng Material để lợp màu cho Object </w:t>
      </w:r>
    </w:p>
    <w:p w14:paraId="03FB9026" w14:textId="77777777"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5"/>
      </w:hyperlink>
    </w:p>
    <w:p w14:paraId="64D5B2F5" w14:textId="77777777" w:rsidR="007511E6" w:rsidRPr="00562157" w:rsidRDefault="007511E6" w:rsidP="007511E6">
      <w:pPr>
        <w:pStyle w:val="Heading3"/>
      </w:pPr>
      <w:bookmarkStart w:id="266" w:name="_Toc515781224"/>
      <w:r>
        <w:t>Colider</w:t>
      </w:r>
      <w:bookmarkEnd w:id="266"/>
    </w:p>
    <w:p w14:paraId="753F40D6" w14:textId="77777777" w:rsidR="007511E6" w:rsidRDefault="007511E6" w:rsidP="007511E6">
      <w:pPr>
        <w:pStyle w:val="Problem"/>
        <w:rPr>
          <w:lang w:val="en-US"/>
        </w:rPr>
      </w:pPr>
      <w:r>
        <w:rPr>
          <w:lang w:val="en-US"/>
        </w:rPr>
        <w:t>Vấn đề</w:t>
      </w:r>
    </w:p>
    <w:p w14:paraId="16A737CC" w14:textId="77777777" w:rsidR="00160B34" w:rsidRDefault="00160B34" w:rsidP="00160B34">
      <w:pPr>
        <w:rPr>
          <w:lang w:val="en-US"/>
        </w:rPr>
      </w:pPr>
      <w:r>
        <w:rPr>
          <w:lang w:val="en-US"/>
        </w:rPr>
        <w:t xml:space="preserve">Để mối quan hệ giữa các đối tượng trong ứng dụng trở nên thực hơn, ta phát sinh ra nhu cầu áp dụng tính chất vật lý lên các đổi tượng như rơi, va chạm, lục kéo ma </w:t>
      </w:r>
      <w:proofErr w:type="gramStart"/>
      <w:r>
        <w:rPr>
          <w:lang w:val="en-US"/>
        </w:rPr>
        <w:t>sát,..</w:t>
      </w:r>
      <w:proofErr w:type="gramEnd"/>
      <w:r>
        <w:rPr>
          <w:lang w:val="en-US"/>
        </w:rPr>
        <w:t xml:space="preserve"> Vậy để áp dụng các tính chất vậy lý này, Unity có công cụ nào để hỗ trợ hay </w:t>
      </w:r>
      <w:proofErr w:type="gramStart"/>
      <w:r>
        <w:rPr>
          <w:lang w:val="en-US"/>
        </w:rPr>
        <w:t>không ?</w:t>
      </w:r>
      <w:proofErr w:type="gramEnd"/>
    </w:p>
    <w:p w14:paraId="28144FDF" w14:textId="77777777" w:rsidR="007511E6" w:rsidRDefault="007511E6" w:rsidP="007511E6">
      <w:pPr>
        <w:pStyle w:val="Solution"/>
        <w:rPr>
          <w:lang w:val="en-US"/>
        </w:rPr>
      </w:pPr>
      <w:r>
        <w:rPr>
          <w:lang w:val="en-US"/>
        </w:rPr>
        <w:t>Giải pháp</w:t>
      </w:r>
    </w:p>
    <w:p w14:paraId="2E48F1C8" w14:textId="77777777" w:rsidR="00CF1A16" w:rsidRDefault="00CF1A16" w:rsidP="00CF1A16">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Hình 19). Ở hệ thống của chúng em, collider được dùng để xác định khi một Object trong game bị đè lên bởi một Object khác thông qua Raycasting (được nói ở phần sau).</w:t>
      </w:r>
    </w:p>
    <w:p w14:paraId="3F706258" w14:textId="77777777" w:rsidR="00535E32" w:rsidRDefault="00535E32" w:rsidP="00535E32"/>
    <w:p w14:paraId="557997E5" w14:textId="77777777"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34C5026F" w14:textId="77777777" w:rsidR="00CF1A16" w:rsidRDefault="00CF1A16" w:rsidP="00CF1A16">
      <w:pPr>
        <w:pStyle w:val="Caption"/>
      </w:pPr>
      <w:bookmarkStart w:id="267" w:name="_Toc515781263"/>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4</w:t>
      </w:r>
      <w:r w:rsidR="0074733C">
        <w:fldChar w:fldCharType="end"/>
      </w:r>
      <w:r>
        <w:rPr>
          <w:noProof/>
        </w:rPr>
        <w:t xml:space="preserve"> Colider với Object Cube</w:t>
      </w:r>
      <w:bookmarkEnd w:id="267"/>
      <w:r>
        <w:rPr>
          <w:noProof/>
        </w:rPr>
        <w:t xml:space="preserve"> </w:t>
      </w:r>
      <w:r>
        <w:t xml:space="preserve"> </w:t>
      </w:r>
    </w:p>
    <w:p w14:paraId="04FB38CA" w14:textId="77777777"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14:paraId="34BE5667" w14:textId="77777777" w:rsidR="007511E6" w:rsidRPr="00562157" w:rsidRDefault="007511E6" w:rsidP="007511E6">
      <w:pPr>
        <w:pStyle w:val="Heading3"/>
      </w:pPr>
      <w:bookmarkStart w:id="268" w:name="_Toc515781225"/>
      <w:r>
        <w:t>Particle system</w:t>
      </w:r>
      <w:bookmarkEnd w:id="268"/>
    </w:p>
    <w:p w14:paraId="05059007" w14:textId="77777777" w:rsidR="007511E6" w:rsidRDefault="007511E6" w:rsidP="007511E6">
      <w:pPr>
        <w:pStyle w:val="Problem"/>
        <w:rPr>
          <w:lang w:val="en-US"/>
        </w:rPr>
      </w:pPr>
      <w:r>
        <w:rPr>
          <w:lang w:val="en-US"/>
        </w:rPr>
        <w:t>Vấn đề</w:t>
      </w:r>
    </w:p>
    <w:p w14:paraId="41731184" w14:textId="77777777"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14:paraId="7673DEE6" w14:textId="77777777" w:rsidR="007511E6" w:rsidRDefault="007511E6" w:rsidP="007511E6">
      <w:pPr>
        <w:pStyle w:val="Solution"/>
        <w:rPr>
          <w:lang w:val="en-US"/>
        </w:rPr>
      </w:pPr>
      <w:r>
        <w:rPr>
          <w:lang w:val="en-US"/>
        </w:rPr>
        <w:t>Giải pháp</w:t>
      </w:r>
    </w:p>
    <w:p w14:paraId="563B179D" w14:textId="77777777" w:rsidR="00CF1A16" w:rsidRDefault="00CF1A16" w:rsidP="00CF1A16">
      <w:r>
        <w:t xml:space="preserve">Particle system (hệ thống hạt hiệu ứng) là kĩ thuật để tạo ra cái hiệu ứng tia lửa, cháy, nổ, khói bụi, hơi </w:t>
      </w:r>
      <w:proofErr w:type="gramStart"/>
      <w:r>
        <w:t>nước,..</w:t>
      </w:r>
      <w:proofErr w:type="gramEnd"/>
      <w:r>
        <w:t xml:space="preserve"> </w:t>
      </w:r>
      <w:proofErr w:type="gramStart"/>
      <w:r>
        <w:t>trong</w:t>
      </w:r>
      <w:proofErr w:type="gramEnd"/>
      <w:r>
        <w:t xml:space="preserve">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14:paraId="3405B7D4" w14:textId="77777777" w:rsidR="00CF1A16" w:rsidRDefault="00CF1A16" w:rsidP="00993EF5">
      <w:pPr>
        <w:pStyle w:val="ListParagraph"/>
        <w:numPr>
          <w:ilvl w:val="0"/>
          <w:numId w:val="31"/>
        </w:numPr>
        <w:spacing w:line="360" w:lineRule="auto"/>
        <w:jc w:val="left"/>
      </w:pPr>
      <w:proofErr w:type="gramStart"/>
      <w:r>
        <w:lastRenderedPageBreak/>
        <w:t>Duration:</w:t>
      </w:r>
      <w:proofErr w:type="gramEnd"/>
      <w:r>
        <w:t xml:space="preserve"> thời gian tính bằng giây quãng đời tồn tại của một hạt.</w:t>
      </w:r>
    </w:p>
    <w:p w14:paraId="5A6A1907" w14:textId="77777777" w:rsidR="00CF1A16" w:rsidRDefault="00CF1A16" w:rsidP="00993EF5">
      <w:pPr>
        <w:pStyle w:val="ListParagraph"/>
        <w:numPr>
          <w:ilvl w:val="0"/>
          <w:numId w:val="32"/>
        </w:numPr>
        <w:spacing w:line="360" w:lineRule="auto"/>
        <w:jc w:val="left"/>
      </w:pPr>
      <w:proofErr w:type="gramStart"/>
      <w:r>
        <w:t>Looping:</w:t>
      </w:r>
      <w:proofErr w:type="gramEnd"/>
      <w:r>
        <w:t xml:space="preserve"> có được tạo lại hay không khi hạt cuối cùng bị biến mất.</w:t>
      </w:r>
    </w:p>
    <w:p w14:paraId="334F19A7" w14:textId="77777777" w:rsidR="00CF1A16" w:rsidRDefault="00CF1A16" w:rsidP="00993EF5">
      <w:pPr>
        <w:pStyle w:val="ListParagraph"/>
        <w:numPr>
          <w:ilvl w:val="0"/>
          <w:numId w:val="32"/>
        </w:numPr>
        <w:spacing w:line="360" w:lineRule="auto"/>
        <w:jc w:val="left"/>
      </w:pPr>
      <w:r>
        <w:t xml:space="preserve">Speed, Direction, </w:t>
      </w:r>
      <w:proofErr w:type="gramStart"/>
      <w:r>
        <w:t>Rotation:</w:t>
      </w:r>
      <w:proofErr w:type="gramEnd"/>
      <w:r>
        <w:t xml:space="preserve"> tốc độ, hướng di chuyển, góc quay của các hạt.</w:t>
      </w:r>
    </w:p>
    <w:p w14:paraId="7C97FC06" w14:textId="77777777" w:rsidR="00CF1A16" w:rsidRDefault="00CF1A16" w:rsidP="00993EF5">
      <w:pPr>
        <w:pStyle w:val="ListParagraph"/>
        <w:numPr>
          <w:ilvl w:val="0"/>
          <w:numId w:val="32"/>
        </w:numPr>
        <w:spacing w:line="360" w:lineRule="auto"/>
        <w:jc w:val="left"/>
      </w:pPr>
      <w:r>
        <w:t xml:space="preserve">Max </w:t>
      </w:r>
      <w:proofErr w:type="gramStart"/>
      <w:r>
        <w:t>particles:</w:t>
      </w:r>
      <w:proofErr w:type="gramEnd"/>
      <w:r>
        <w:t xml:space="preserve"> số hạt tối đa xuất hiện trong particle system.</w:t>
      </w:r>
    </w:p>
    <w:p w14:paraId="6DAC62A5" w14:textId="77777777" w:rsidR="00CF1A16" w:rsidRDefault="00CF1A16" w:rsidP="00993EF5">
      <w:pPr>
        <w:pStyle w:val="ListParagraph"/>
        <w:numPr>
          <w:ilvl w:val="0"/>
          <w:numId w:val="32"/>
        </w:numPr>
        <w:spacing w:line="360" w:lineRule="auto"/>
        <w:jc w:val="left"/>
      </w:pPr>
      <w:r>
        <w:t>Material/</w:t>
      </w:r>
      <w:proofErr w:type="gramStart"/>
      <w:r>
        <w:t>Shader:</w:t>
      </w:r>
      <w:proofErr w:type="gramEnd"/>
      <w:r>
        <w:t xml:space="preserve"> dùng để thay đổi hình dáng của các hạt.</w:t>
      </w:r>
    </w:p>
    <w:p w14:paraId="09514683" w14:textId="77777777" w:rsidR="00CF1A16" w:rsidRDefault="00CF1A16" w:rsidP="00993EF5">
      <w:pPr>
        <w:pStyle w:val="ListParagraph"/>
        <w:numPr>
          <w:ilvl w:val="0"/>
          <w:numId w:val="32"/>
        </w:numPr>
        <w:spacing w:line="360" w:lineRule="auto"/>
        <w:jc w:val="left"/>
      </w:pPr>
      <w:proofErr w:type="gramStart"/>
      <w:r>
        <w:t>Shape:</w:t>
      </w:r>
      <w:proofErr w:type="gramEnd"/>
      <w:r>
        <w:t xml:space="preserve"> hình dáng đường đi của các hạt tạo thành khi phát ra.</w:t>
      </w:r>
    </w:p>
    <w:p w14:paraId="0E0AB8BB" w14:textId="77777777" w:rsidR="00CF1A16" w:rsidRDefault="00CF1A16" w:rsidP="00CF1A16">
      <w:pPr>
        <w:pStyle w:val="Solution"/>
        <w:numPr>
          <w:ilvl w:val="0"/>
          <w:numId w:val="0"/>
        </w:numPr>
        <w:ind w:left="562"/>
        <w:rPr>
          <w:lang w:val="en-US"/>
        </w:rPr>
      </w:pPr>
    </w:p>
    <w:p w14:paraId="4C5D86B2" w14:textId="77777777" w:rsidR="007511E6" w:rsidRPr="00562157" w:rsidRDefault="007511E6" w:rsidP="007511E6">
      <w:pPr>
        <w:pStyle w:val="Heading3"/>
      </w:pPr>
      <w:bookmarkStart w:id="269" w:name="_Toc515781226"/>
      <w:r>
        <w:t>Raycasting</w:t>
      </w:r>
      <w:bookmarkEnd w:id="269"/>
    </w:p>
    <w:p w14:paraId="3B052D50" w14:textId="77777777" w:rsidR="007511E6" w:rsidRDefault="007511E6" w:rsidP="007511E6">
      <w:pPr>
        <w:pStyle w:val="Problem"/>
        <w:rPr>
          <w:lang w:val="en-US"/>
        </w:rPr>
      </w:pPr>
      <w:r>
        <w:rPr>
          <w:lang w:val="en-US"/>
        </w:rPr>
        <w:t>Vấn đề</w:t>
      </w:r>
    </w:p>
    <w:p w14:paraId="50A816F3" w14:textId="7777777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14:paraId="5B854DA7" w14:textId="77777777" w:rsidR="007511E6" w:rsidRDefault="007511E6" w:rsidP="007511E6">
      <w:pPr>
        <w:pStyle w:val="Solution"/>
        <w:rPr>
          <w:lang w:val="en-US"/>
        </w:rPr>
      </w:pPr>
      <w:r>
        <w:rPr>
          <w:lang w:val="en-US"/>
        </w:rPr>
        <w:t>Giải pháp</w:t>
      </w:r>
    </w:p>
    <w:p w14:paraId="2400F6A8" w14:textId="77777777"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14:paraId="54034F97" w14:textId="77777777"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1E11356A" w14:textId="77777777" w:rsidR="00CF1A16" w:rsidRDefault="00CF1A16" w:rsidP="00CF1A16">
      <w:pPr>
        <w:pStyle w:val="Caption"/>
      </w:pPr>
      <w:bookmarkStart w:id="270" w:name="_Ref515712792"/>
      <w:bookmarkStart w:id="271" w:name="_Toc515781264"/>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5</w:t>
      </w:r>
      <w:r w:rsidR="0074733C">
        <w:fldChar w:fldCharType="end"/>
      </w:r>
      <w:bookmarkEnd w:id="270"/>
      <w:r>
        <w:rPr>
          <w:noProof/>
        </w:rPr>
        <w:t xml:space="preserve"> </w:t>
      </w:r>
      <w:r>
        <w:t>Minh họa Raycasting trong Unity</w:t>
      </w:r>
      <w:bookmarkEnd w:id="271"/>
    </w:p>
    <w:p w14:paraId="153AEA05" w14:textId="77777777"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14:paraId="10307260" w14:textId="77777777" w:rsidR="00120E01" w:rsidRPr="00562157" w:rsidRDefault="00120E01" w:rsidP="00120E01">
      <w:pPr>
        <w:pStyle w:val="Heading3"/>
      </w:pPr>
      <w:bookmarkStart w:id="272" w:name="_Toc515781227"/>
      <w:r>
        <w:t>Lighting</w:t>
      </w:r>
      <w:bookmarkEnd w:id="272"/>
    </w:p>
    <w:p w14:paraId="2DA074F7" w14:textId="77777777" w:rsidR="00120E01" w:rsidRDefault="00DF4366" w:rsidP="00120E01">
      <w:pPr>
        <w:pStyle w:val="Problem"/>
        <w:rPr>
          <w:lang w:val="en-US"/>
        </w:rPr>
      </w:pPr>
      <w:r>
        <w:rPr>
          <w:lang w:val="en-US"/>
        </w:rPr>
        <w:t>Đặt v</w:t>
      </w:r>
      <w:r w:rsidR="00120E01">
        <w:rPr>
          <w:lang w:val="en-US"/>
        </w:rPr>
        <w:t>ấn đề</w:t>
      </w:r>
    </w:p>
    <w:p w14:paraId="7FB3E205" w14:textId="77777777"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14:paraId="32F2E629" w14:textId="77777777" w:rsidR="00120E01" w:rsidRDefault="00120E01" w:rsidP="00120E01">
      <w:pPr>
        <w:pStyle w:val="Solution"/>
        <w:rPr>
          <w:lang w:val="en-US"/>
        </w:rPr>
      </w:pPr>
      <w:r>
        <w:rPr>
          <w:lang w:val="en-US"/>
        </w:rPr>
        <w:t>Giải pháp</w:t>
      </w:r>
    </w:p>
    <w:p w14:paraId="2B746E9D" w14:textId="77777777"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14:paraId="2CC44DF6" w14:textId="77777777" w:rsidR="00DF4366" w:rsidRDefault="00DF4366" w:rsidP="00DF4366">
      <w:pPr>
        <w:pStyle w:val="Solution"/>
        <w:keepNext/>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01EF9071" w14:textId="77777777" w:rsidR="00DF4366" w:rsidRDefault="00DF4366" w:rsidP="00DF4366">
      <w:pPr>
        <w:pStyle w:val="Caption"/>
        <w:rPr>
          <w:noProof/>
        </w:rPr>
      </w:pPr>
      <w:bookmarkStart w:id="273" w:name="_Ref515736426"/>
      <w:bookmarkStart w:id="274" w:name="_Toc515781265"/>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6</w:t>
      </w:r>
      <w:r w:rsidR="0074733C">
        <w:fldChar w:fldCharType="end"/>
      </w:r>
      <w:bookmarkEnd w:id="273"/>
      <w:r>
        <w:rPr>
          <w:noProof/>
        </w:rPr>
        <w:t xml:space="preserve"> Các thành phần cơ bản của Light Component</w:t>
      </w:r>
      <w:bookmarkEnd w:id="274"/>
    </w:p>
    <w:p w14:paraId="5E84E9C2" w14:textId="77777777" w:rsidR="00DF4366" w:rsidRDefault="00DF4366" w:rsidP="00DF4366">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14:paraId="2C08A5DA" w14:textId="77777777" w:rsidR="00D10F2D" w:rsidRDefault="00475CBF" w:rsidP="00D10F2D">
      <w:pPr>
        <w:pStyle w:val="Dash"/>
        <w:keepNext/>
        <w:numPr>
          <w:ilvl w:val="0"/>
          <w:numId w:val="0"/>
        </w:numPr>
        <w:ind w:left="927"/>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BC12E2D" w14:textId="77777777" w:rsidR="00E51693" w:rsidRPr="00475CBF" w:rsidRDefault="00E51693"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08A7EFD5" w14:textId="77777777" w:rsidR="00E51693" w:rsidRPr="00475CBF" w:rsidRDefault="00E51693"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24C51FA1" w14:textId="77777777" w:rsidR="00E51693" w:rsidRPr="00475CBF" w:rsidRDefault="00E51693"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234A84C0" w14:textId="77777777" w:rsidR="00E51693" w:rsidRPr="00475CBF" w:rsidRDefault="00E51693"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BC12E2D" w14:textId="77777777" w:rsidR="00E51693" w:rsidRPr="00475CBF" w:rsidRDefault="00E51693"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08A7EFD5" w14:textId="77777777" w:rsidR="00E51693" w:rsidRPr="00475CBF" w:rsidRDefault="00E51693"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24C51FA1" w14:textId="77777777" w:rsidR="00E51693" w:rsidRPr="00475CBF" w:rsidRDefault="00E51693"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234A84C0" w14:textId="77777777" w:rsidR="00E51693" w:rsidRPr="00475CBF" w:rsidRDefault="00E51693"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14:paraId="7CD36C2C" w14:textId="77777777" w:rsidR="00732954" w:rsidRDefault="00D10F2D" w:rsidP="00D10F2D">
      <w:pPr>
        <w:pStyle w:val="Caption"/>
        <w:rPr>
          <w:noProof/>
        </w:rPr>
      </w:pPr>
      <w:bookmarkStart w:id="275" w:name="_Ref515790587"/>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7</w:t>
      </w:r>
      <w:r w:rsidR="0074733C">
        <w:fldChar w:fldCharType="end"/>
      </w:r>
      <w:r>
        <w:t xml:space="preserve"> </w:t>
      </w:r>
      <w:r>
        <w:rPr>
          <w:noProof/>
        </w:rPr>
        <w:t>Các loại Light trong Unity</w:t>
      </w:r>
      <w:bookmarkEnd w:id="275"/>
    </w:p>
    <w:p w14:paraId="55E9DD8D" w14:textId="77777777"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14:paraId="07E556F3" w14:textId="77777777" w:rsidR="009640F2" w:rsidRDefault="009640F2" w:rsidP="009640F2">
      <w:pPr>
        <w:pStyle w:val="Dash"/>
      </w:pPr>
      <w:r>
        <w:lastRenderedPageBreak/>
        <w:t>Range : xác định ánh sáng sẽ được chiếu bao xa.</w:t>
      </w:r>
    </w:p>
    <w:p w14:paraId="04454AE6" w14:textId="77777777" w:rsidR="009640F2" w:rsidRDefault="009640F2" w:rsidP="009640F2">
      <w:pPr>
        <w:pStyle w:val="Dash"/>
      </w:pPr>
      <w:r>
        <w:t>Spot Angle : xác định độ mở của chóp nón trong Spot Light</w:t>
      </w:r>
    </w:p>
    <w:p w14:paraId="715709E1" w14:textId="77777777" w:rsidR="009640F2" w:rsidRDefault="009640F2" w:rsidP="009640F2">
      <w:pPr>
        <w:pStyle w:val="Dash"/>
      </w:pPr>
      <w:r>
        <w:t>Color : màu ánh sáng phát ra.</w:t>
      </w:r>
    </w:p>
    <w:p w14:paraId="33230303" w14:textId="77777777" w:rsidR="009640F2" w:rsidRDefault="009640F2" w:rsidP="009640F2">
      <w:pPr>
        <w:pStyle w:val="Dash"/>
      </w:pPr>
      <w:r>
        <w:t>Shadow Type : cường độ của bóng khi vật bị ánh sáng chiếu vào.</w:t>
      </w:r>
    </w:p>
    <w:p w14:paraId="613750BF" w14:textId="77777777"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2221943E" w14:textId="77777777" w:rsidR="00120E01" w:rsidRPr="00562157" w:rsidRDefault="00120E01" w:rsidP="00120E01">
      <w:pPr>
        <w:pStyle w:val="Heading3"/>
      </w:pPr>
      <w:bookmarkStart w:id="276" w:name="_Toc515781228"/>
      <w:r>
        <w:t>Position</w:t>
      </w:r>
      <w:bookmarkEnd w:id="276"/>
    </w:p>
    <w:p w14:paraId="7D40D4BA" w14:textId="77777777" w:rsidR="00120E01" w:rsidRDefault="00120E01" w:rsidP="00120E01">
      <w:pPr>
        <w:pStyle w:val="Problem"/>
        <w:rPr>
          <w:lang w:val="en-US"/>
        </w:rPr>
      </w:pPr>
      <w:r>
        <w:rPr>
          <w:lang w:val="en-US"/>
        </w:rPr>
        <w:t>Vấn đề</w:t>
      </w:r>
    </w:p>
    <w:p w14:paraId="3B2DEB57" w14:textId="77777777"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14:paraId="6BAA478A" w14:textId="77777777" w:rsidR="00120E01" w:rsidRDefault="00120E01" w:rsidP="00120E01">
      <w:pPr>
        <w:pStyle w:val="Solution"/>
        <w:rPr>
          <w:lang w:val="en-US"/>
        </w:rPr>
      </w:pPr>
      <w:r>
        <w:rPr>
          <w:lang w:val="en-US"/>
        </w:rPr>
        <w:t>Giải pháp</w:t>
      </w:r>
    </w:p>
    <w:p w14:paraId="7E87584A" w14:textId="77777777"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14:paraId="29530319" w14:textId="77777777" w:rsidR="0074733C" w:rsidRDefault="009640F2" w:rsidP="0074733C">
      <w:pPr>
        <w:pStyle w:val="Solution"/>
        <w:keepNext/>
        <w:numPr>
          <w:ilvl w:val="0"/>
          <w:numId w:val="0"/>
        </w:numPr>
        <w:ind w:left="562"/>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14:paraId="70AAA56E" w14:textId="77777777" w:rsidR="00120E01" w:rsidRPr="0069606E" w:rsidRDefault="0074733C" w:rsidP="0074733C">
      <w:pPr>
        <w:pStyle w:val="Caption"/>
        <w:rPr>
          <w:lang w:val="en-US"/>
        </w:rPr>
      </w:pPr>
      <w:bookmarkStart w:id="277" w:name="_Ref515791419"/>
      <w:r>
        <w:t xml:space="preserve">Hình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Hình \* ARABIC \s 1 </w:instrText>
      </w:r>
      <w:r>
        <w:fldChar w:fldCharType="separate"/>
      </w:r>
      <w:r>
        <w:rPr>
          <w:noProof/>
        </w:rPr>
        <w:t>8</w:t>
      </w:r>
      <w:r>
        <w:fldChar w:fldCharType="end"/>
      </w:r>
      <w:r>
        <w:t xml:space="preserve"> Mô phỏng cách sử dụng position trong hệ thống</w:t>
      </w:r>
      <w:bookmarkEnd w:id="277"/>
    </w:p>
    <w:p w14:paraId="5D995483" w14:textId="77777777" w:rsidR="00994A77" w:rsidRDefault="00994A77" w:rsidP="00994A77">
      <w:pPr>
        <w:pStyle w:val="Heading2"/>
        <w:rPr>
          <w:lang w:val="en-US"/>
        </w:rPr>
      </w:pPr>
      <w:bookmarkStart w:id="278" w:name="_Toc515781229"/>
      <w:r>
        <w:rPr>
          <w:lang w:val="en-US"/>
        </w:rPr>
        <w:t>Kết luận</w:t>
      </w:r>
      <w:bookmarkEnd w:id="278"/>
    </w:p>
    <w:p w14:paraId="5E4C00A0" w14:textId="77777777" w:rsidR="00AD2DAA" w:rsidRPr="00562157" w:rsidRDefault="00AD2DAA" w:rsidP="00AD2DAA">
      <w:pPr>
        <w:rPr>
          <w:lang w:val="en-US"/>
        </w:rPr>
      </w:pPr>
    </w:p>
    <w:p w14:paraId="24C0EE91" w14:textId="77777777" w:rsidR="00C21F24" w:rsidRPr="00562157" w:rsidRDefault="00C21F24" w:rsidP="00CD778B">
      <w:pPr>
        <w:pStyle w:val="Heading1"/>
        <w:rPr>
          <w:lang w:val="en-US"/>
        </w:rPr>
      </w:pPr>
      <w:r w:rsidRPr="00562157">
        <w:rPr>
          <w:lang w:val="en-US"/>
        </w:rPr>
        <w:lastRenderedPageBreak/>
        <w:br/>
      </w:r>
      <w:bookmarkStart w:id="279" w:name="_Toc359511112"/>
      <w:bookmarkStart w:id="280" w:name="_Toc359541474"/>
      <w:bookmarkStart w:id="281" w:name="_Toc359938300"/>
      <w:bookmarkStart w:id="282" w:name="_Ref360048718"/>
      <w:bookmarkStart w:id="283" w:name="_Ref360048721"/>
      <w:bookmarkStart w:id="284" w:name="_Toc360055377"/>
      <w:bookmarkStart w:id="285" w:name="_Toc360417495"/>
      <w:bookmarkStart w:id="286" w:name="_Toc360417675"/>
      <w:bookmarkStart w:id="287" w:name="_Ref360668443"/>
      <w:bookmarkStart w:id="288" w:name="_Ref360668540"/>
      <w:bookmarkStart w:id="289" w:name="_Toc515781230"/>
      <w:bookmarkEnd w:id="254"/>
      <w:r w:rsidR="00C54A16" w:rsidRPr="00562157">
        <w:rPr>
          <w:lang w:val="en-US"/>
        </w:rPr>
        <w:t xml:space="preserve">Hệ thống </w:t>
      </w:r>
      <w:bookmarkEnd w:id="279"/>
      <w:bookmarkEnd w:id="280"/>
      <w:bookmarkEnd w:id="281"/>
      <w:bookmarkEnd w:id="282"/>
      <w:bookmarkEnd w:id="283"/>
      <w:bookmarkEnd w:id="284"/>
      <w:bookmarkEnd w:id="285"/>
      <w:bookmarkEnd w:id="286"/>
      <w:bookmarkEnd w:id="287"/>
      <w:bookmarkEnd w:id="288"/>
      <w:r w:rsidR="00120E01">
        <w:rPr>
          <w:lang w:val="en-US"/>
        </w:rPr>
        <w:t>A</w:t>
      </w:r>
      <w:bookmarkEnd w:id="289"/>
    </w:p>
    <w:p w14:paraId="188CEE7F" w14:textId="77777777" w:rsidR="00C743B4" w:rsidRPr="00562157" w:rsidRDefault="007C72D8" w:rsidP="00145D23">
      <w:pPr>
        <w:pStyle w:val="ChapterSummary"/>
        <w:rPr>
          <w:rFonts w:eastAsiaTheme="minorEastAsia"/>
          <w:lang w:val="en-US"/>
        </w:rPr>
      </w:pPr>
      <w:r w:rsidRPr="00562157">
        <w:rPr>
          <w:lang w:val="en-US"/>
        </w:rPr>
        <w:t xml:space="preserve">Chương </w:t>
      </w:r>
      <w:r w:rsidR="0070249D" w:rsidRPr="00562157">
        <w:rPr>
          <w:lang w:val="en-US"/>
        </w:rPr>
        <w:t>4</w:t>
      </w:r>
      <w:r w:rsidRPr="00562157">
        <w:rPr>
          <w:lang w:val="en-US"/>
        </w:rPr>
        <w:t xml:space="preserve"> này sẽ giới thiệu các chức năng của </w:t>
      </w:r>
      <w:r w:rsidR="00C54A16" w:rsidRPr="00562157">
        <w:rPr>
          <w:lang w:val="en-US"/>
        </w:rPr>
        <w:t xml:space="preserve">hệ thống </w:t>
      </w:r>
      <w:r w:rsidR="00120E01">
        <w:rPr>
          <w:lang w:val="en-US"/>
        </w:rPr>
        <w:t>A</w:t>
      </w:r>
    </w:p>
    <w:p w14:paraId="71A62BFD" w14:textId="77777777" w:rsidR="005E1A1F" w:rsidRPr="00562157" w:rsidRDefault="005E1A1F" w:rsidP="005E1A1F">
      <w:pPr>
        <w:pStyle w:val="ChapterSummary"/>
        <w:numPr>
          <w:ilvl w:val="0"/>
          <w:numId w:val="0"/>
        </w:numPr>
        <w:ind w:left="720"/>
        <w:rPr>
          <w:rFonts w:eastAsiaTheme="minorEastAsia"/>
          <w:lang w:val="en-US"/>
        </w:rPr>
      </w:pPr>
    </w:p>
    <w:p w14:paraId="0EF28F69" w14:textId="77777777" w:rsidR="00C743B4" w:rsidRPr="00562157" w:rsidRDefault="00C743B4" w:rsidP="00CD778B">
      <w:pPr>
        <w:pStyle w:val="Heading2"/>
        <w:rPr>
          <w:lang w:val="en-US"/>
        </w:rPr>
      </w:pPr>
      <w:bookmarkStart w:id="290" w:name="_Toc359938301"/>
      <w:bookmarkStart w:id="291" w:name="_Toc360055378"/>
      <w:bookmarkStart w:id="292" w:name="_Toc360417496"/>
      <w:bookmarkStart w:id="293" w:name="_Toc360417676"/>
      <w:bookmarkStart w:id="294" w:name="_Toc515781231"/>
      <w:r w:rsidRPr="00562157">
        <w:rPr>
          <w:lang w:val="en-US"/>
        </w:rPr>
        <w:t xml:space="preserve">Giới thiệu </w:t>
      </w:r>
      <w:r w:rsidR="007C72D8" w:rsidRPr="00562157">
        <w:rPr>
          <w:lang w:val="en-US"/>
        </w:rPr>
        <w:t>tổng quan</w:t>
      </w:r>
      <w:bookmarkEnd w:id="290"/>
      <w:bookmarkEnd w:id="291"/>
      <w:bookmarkEnd w:id="292"/>
      <w:bookmarkEnd w:id="293"/>
      <w:bookmarkEnd w:id="294"/>
    </w:p>
    <w:p w14:paraId="0A74646C" w14:textId="77777777" w:rsidR="00EF04AE" w:rsidRPr="00562157" w:rsidRDefault="00EF04AE" w:rsidP="00E47D2F">
      <w:pPr>
        <w:pStyle w:val="BodyText"/>
        <w:rPr>
          <w:lang w:val="en-US"/>
        </w:rPr>
      </w:pPr>
      <w:r w:rsidRPr="00562157">
        <w:rPr>
          <w:lang w:val="en-US"/>
        </w:rPr>
        <w:t xml:space="preserve">Hệ thống </w:t>
      </w:r>
    </w:p>
    <w:p w14:paraId="2E3D3C55" w14:textId="77777777" w:rsidR="005E1A1F" w:rsidRPr="00562157" w:rsidRDefault="005E1A1F">
      <w:pPr>
        <w:ind w:left="518"/>
        <w:rPr>
          <w:rFonts w:ascii="Arial" w:hAnsi="Arial" w:cs="Arial"/>
          <w:b/>
          <w:bCs/>
          <w:iCs/>
          <w:sz w:val="28"/>
          <w:szCs w:val="28"/>
          <w:lang w:val="en-US"/>
        </w:rPr>
      </w:pPr>
      <w:bookmarkStart w:id="295" w:name="_Toc359938302"/>
      <w:bookmarkStart w:id="296" w:name="_Toc360055379"/>
      <w:bookmarkStart w:id="297" w:name="_Toc360417497"/>
      <w:bookmarkStart w:id="298" w:name="_Toc360417677"/>
      <w:r w:rsidRPr="00562157">
        <w:rPr>
          <w:lang w:val="en-US"/>
        </w:rPr>
        <w:br w:type="page"/>
      </w:r>
    </w:p>
    <w:p w14:paraId="7E404C16" w14:textId="77777777" w:rsidR="00C743B4" w:rsidRDefault="00120E01" w:rsidP="00CD778B">
      <w:pPr>
        <w:pStyle w:val="Heading2"/>
        <w:rPr>
          <w:lang w:val="en-US"/>
        </w:rPr>
      </w:pPr>
      <w:bookmarkStart w:id="299" w:name="_Toc515781232"/>
      <w:bookmarkEnd w:id="295"/>
      <w:bookmarkEnd w:id="296"/>
      <w:bookmarkEnd w:id="297"/>
      <w:bookmarkEnd w:id="298"/>
      <w:r>
        <w:rPr>
          <w:lang w:val="en-US"/>
        </w:rPr>
        <w:lastRenderedPageBreak/>
        <w:t>Cấu hình</w:t>
      </w:r>
      <w:r w:rsidR="00D233E3" w:rsidRPr="00562157">
        <w:rPr>
          <w:lang w:val="en-US"/>
        </w:rPr>
        <w:t xml:space="preserve"> hệ thống</w:t>
      </w:r>
      <w:bookmarkEnd w:id="299"/>
    </w:p>
    <w:p w14:paraId="03B3E593" w14:textId="77777777" w:rsidR="00E47D2F" w:rsidRPr="00E47D2F" w:rsidRDefault="00E47D2F" w:rsidP="00E47D2F">
      <w:pPr>
        <w:rPr>
          <w:lang w:val="en-US"/>
        </w:rPr>
      </w:pPr>
    </w:p>
    <w:p w14:paraId="277AFC5D" w14:textId="77777777" w:rsidR="00120E01" w:rsidRDefault="00120E01" w:rsidP="00120E01">
      <w:pPr>
        <w:keepNext/>
        <w:jc w:val="center"/>
      </w:pPr>
      <w:r w:rsidRPr="003E104E">
        <w:rPr>
          <w:noProof/>
        </w:rPr>
        <w:drawing>
          <wp:inline distT="0" distB="0" distL="0" distR="0" wp14:anchorId="6AC59FAC">
            <wp:extent cx="3774440" cy="2980055"/>
            <wp:effectExtent l="0" t="0" r="0" b="0"/>
            <wp:docPr id="113" name="Picture 3">
              <a:extLst xmlns:a="http://schemas.openxmlformats.org/drawingml/2006/main">
                <a:ext uri="{FF2B5EF4-FFF2-40B4-BE49-F238E27FC236}">
                  <a16:creationId xmlns:a16="http://schemas.microsoft.com/office/drawing/2014/main" id="{9722DBFE-DF76-4FFC-B3C3-4DAB1EEAC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722DBFE-DF76-4FFC-B3C3-4DAB1EEACA9E}"/>
                        </a:ext>
                      </a:extLst>
                    </pic:cNvPr>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3774440" cy="2980055"/>
                    </a:xfrm>
                    <a:prstGeom prst="rect">
                      <a:avLst/>
                    </a:prstGeom>
                  </pic:spPr>
                </pic:pic>
              </a:graphicData>
            </a:graphic>
          </wp:inline>
        </w:drawing>
      </w:r>
    </w:p>
    <w:p w14:paraId="34304BF6" w14:textId="77777777" w:rsidR="00120E01" w:rsidRDefault="00120E01" w:rsidP="00120E01">
      <w:pPr>
        <w:pStyle w:val="Caption"/>
        <w:rPr>
          <w:noProof/>
        </w:rPr>
      </w:pPr>
      <w:bookmarkStart w:id="300" w:name="_Ref515720799"/>
      <w:bookmarkStart w:id="301" w:name="_Toc515781270"/>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w:t>
      </w:r>
      <w:r w:rsidR="0074733C">
        <w:fldChar w:fldCharType="end"/>
      </w:r>
      <w:bookmarkEnd w:id="300"/>
      <w:r>
        <w:rPr>
          <w:noProof/>
        </w:rPr>
        <w:t xml:space="preserve"> </w:t>
      </w:r>
      <w:r w:rsidR="0052285B">
        <w:rPr>
          <w:noProof/>
        </w:rPr>
        <w:t>Cấu hình thiết lập của hệ thống</w:t>
      </w:r>
      <w:bookmarkEnd w:id="301"/>
    </w:p>
    <w:p w14:paraId="3BDEDD7B" w14:textId="77777777" w:rsidR="00E47D2F" w:rsidRPr="00E47D2F" w:rsidRDefault="00E47D2F" w:rsidP="00E47D2F"/>
    <w:p w14:paraId="6FE38B9A" w14:textId="77777777"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w:t>
      </w:r>
      <w:proofErr w:type="gramStart"/>
      <w:r w:rsidRPr="00562157">
        <w:rPr>
          <w:lang w:val="en-US"/>
        </w:rPr>
        <w:t>gồm :</w:t>
      </w:r>
      <w:proofErr w:type="gramEnd"/>
    </w:p>
    <w:p w14:paraId="076F7D92" w14:textId="77777777" w:rsidR="00120E01" w:rsidRPr="00562157" w:rsidRDefault="00120E01" w:rsidP="00120E01">
      <w:pPr>
        <w:pStyle w:val="Dash"/>
        <w:rPr>
          <w:lang w:val="en-US"/>
        </w:rPr>
      </w:pPr>
      <w:r>
        <w:t>M</w:t>
      </w:r>
      <w:r w:rsidRPr="0055236B">
        <w:t>ột khung bàn nhôm có chiều rộng 45cm và chiều dài là 73cm, bàn cao 103cm. Mặt bàn chỉ có viền cạnh và rỗng bên trong. Đặt phía trên khung là một tấm kính trong suốt và phía trên tấm kính là giấy trắng để hứng ảnh</w:t>
      </w:r>
    </w:p>
    <w:p w14:paraId="5B310FCC" w14:textId="77777777" w:rsidR="004846C4" w:rsidRPr="00120E01" w:rsidRDefault="004678AD" w:rsidP="00120E01">
      <w:pPr>
        <w:pStyle w:val="Dash"/>
        <w:rPr>
          <w:lang w:val="en-US"/>
        </w:rPr>
      </w:pPr>
      <w:r w:rsidRPr="00562157">
        <w:rPr>
          <w:lang w:val="en-US"/>
        </w:rPr>
        <w:t xml:space="preserve"> </w:t>
      </w:r>
      <w:r w:rsidR="00120E01">
        <w:rPr>
          <w:lang w:val="en-US"/>
        </w:rPr>
        <w:t xml:space="preserve">Một </w:t>
      </w:r>
      <w:r w:rsidR="00120E01">
        <w:t>m</w:t>
      </w:r>
      <w:r w:rsidR="00120E01"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p>
    <w:p w14:paraId="0437E313" w14:textId="77777777" w:rsidR="00120E01" w:rsidRPr="00120E01" w:rsidRDefault="00120E01" w:rsidP="00120E01">
      <w:pPr>
        <w:pStyle w:val="Dash"/>
        <w:rPr>
          <w:lang w:val="en-US"/>
        </w:rPr>
      </w:pPr>
      <w:r>
        <w:t>C</w:t>
      </w:r>
      <w:r w:rsidRPr="0055236B">
        <w:t xml:space="preserve">amera Logitech C170 có khả năng quay video 1024x768, </w:t>
      </w:r>
      <w:r>
        <w:t xml:space="preserve">độ phân giải </w:t>
      </w:r>
      <w:r w:rsidRPr="0055236B">
        <w:t xml:space="preserve">5 megapixel, USB 2.0 để thu hình từ phía trên. Camera được lắp cao cách </w:t>
      </w:r>
      <w:r w:rsidRPr="0055236B">
        <w:lastRenderedPageBreak/>
        <w:t xml:space="preserve">75cm so với mặt bàn, có góc nhìn sao cho lấy đủ mặt bàn và hình ảnh hứng được. Camera được dùng để thu ảnh và nhận diện vật thể trong quá trình sử dụng. Để hình ảnh phát ra hứng được là rõ nhất thì ngoài việc chỉnh độ focus của thấu kính chúng em có 2 hướng giải </w:t>
      </w:r>
      <w:proofErr w:type="gramStart"/>
      <w:r w:rsidRPr="0055236B">
        <w:t>quyết:</w:t>
      </w:r>
      <w:proofErr w:type="gramEnd"/>
      <w:r w:rsidRPr="0055236B">
        <w:t xml:space="preserve"> Một là giảm ánh sáng môi trường bên ngoài tác động vào mặt bàn – </w:t>
      </w:r>
      <w:r>
        <w:t>Đ</w:t>
      </w:r>
      <w:r w:rsidRPr="0055236B">
        <w:t>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nhưng hiện tại chúng em chưa tìm ra được chất liệu giấy phù hợp.</w:t>
      </w:r>
    </w:p>
    <w:p w14:paraId="6F0EFAD5" w14:textId="77777777" w:rsidR="00120E01" w:rsidRPr="0052285B" w:rsidRDefault="00120E01" w:rsidP="00120E01">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p>
    <w:p w14:paraId="2CB9C0A8" w14:textId="77777777"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14:paraId="6D20A97F" w14:textId="77777777"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2"/>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3"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14:paraId="19135D62" w14:textId="77777777" w:rsidR="0052285B" w:rsidRDefault="0052285B" w:rsidP="0052285B">
      <w:pPr>
        <w:pStyle w:val="Caption"/>
        <w:rPr>
          <w:noProof/>
        </w:rPr>
      </w:pPr>
      <w:bookmarkStart w:id="302" w:name="_Ref515714122"/>
      <w:bookmarkStart w:id="303" w:name="_Toc515781271"/>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2</w:t>
      </w:r>
      <w:r w:rsidR="0074733C">
        <w:fldChar w:fldCharType="end"/>
      </w:r>
      <w:bookmarkEnd w:id="302"/>
      <w:r>
        <w:t xml:space="preserve"> </w:t>
      </w:r>
      <w:r>
        <w:rPr>
          <w:noProof/>
        </w:rPr>
        <w:t>Hình ảnh thực tế của hệ thống</w:t>
      </w:r>
      <w:bookmarkEnd w:id="303"/>
    </w:p>
    <w:p w14:paraId="16F22FFA" w14:textId="77777777" w:rsidR="0052285B" w:rsidRPr="0052285B" w:rsidRDefault="00E47D2F" w:rsidP="0052285B">
      <w:r>
        <w:t>-</w:t>
      </w:r>
    </w:p>
    <w:p w14:paraId="64274636" w14:textId="77777777" w:rsidR="00EF04AE" w:rsidRPr="00562157" w:rsidRDefault="00EF04AE" w:rsidP="004F61B9">
      <w:pPr>
        <w:pStyle w:val="Heading2"/>
        <w:rPr>
          <w:lang w:val="en-US"/>
        </w:rPr>
      </w:pPr>
      <w:bookmarkStart w:id="304" w:name="_Toc515781233"/>
      <w:bookmarkStart w:id="305" w:name="_Toc360417498"/>
      <w:bookmarkStart w:id="306" w:name="_Toc360417678"/>
      <w:r w:rsidRPr="00562157">
        <w:rPr>
          <w:lang w:val="en-US"/>
        </w:rPr>
        <w:t>Kịch bản sử dụng hệ thống</w:t>
      </w:r>
      <w:bookmarkEnd w:id="304"/>
    </w:p>
    <w:p w14:paraId="51BD6EE4" w14:textId="77777777" w:rsidR="0052285B" w:rsidRDefault="00EF04AE" w:rsidP="0052285B">
      <w:pPr>
        <w:rPr>
          <w:lang w:val="en-US"/>
        </w:rPr>
      </w:pPr>
      <w:r w:rsidRPr="00562157">
        <w:rPr>
          <w:lang w:val="en-US"/>
        </w:rPr>
        <w:t>Kịch bản sử</w:t>
      </w:r>
      <w:r w:rsidR="004C71ED">
        <w:rPr>
          <w:lang w:val="en-US"/>
        </w:rPr>
        <w:t xml:space="preserve"> dụng</w:t>
      </w:r>
    </w:p>
    <w:p w14:paraId="6B540288" w14:textId="77777777" w:rsidR="004F61B9" w:rsidRPr="00562157" w:rsidRDefault="00EF04AE" w:rsidP="0052285B">
      <w:pPr>
        <w:pStyle w:val="Heading2"/>
        <w:rPr>
          <w:lang w:val="en-US"/>
        </w:rPr>
      </w:pPr>
      <w:r w:rsidRPr="00562157">
        <w:rPr>
          <w:lang w:val="en-US"/>
        </w:rPr>
        <w:lastRenderedPageBreak/>
        <w:t xml:space="preserve"> </w:t>
      </w:r>
      <w:bookmarkStart w:id="307" w:name="_Toc515781234"/>
      <w:r w:rsidR="004F61B9" w:rsidRPr="00562157">
        <w:rPr>
          <w:lang w:val="en-US"/>
        </w:rPr>
        <w:t>Một số vấn đề gặp phải và kỹ thuật áp dụng</w:t>
      </w:r>
      <w:bookmarkEnd w:id="305"/>
      <w:bookmarkEnd w:id="306"/>
      <w:bookmarkEnd w:id="307"/>
    </w:p>
    <w:p w14:paraId="10F21638" w14:textId="77777777" w:rsidR="004F61B9" w:rsidRPr="00562157" w:rsidRDefault="001E171F" w:rsidP="004F61B9">
      <w:pPr>
        <w:pStyle w:val="Heading3"/>
      </w:pPr>
      <w:bookmarkStart w:id="308" w:name="_Toc515781235"/>
      <w:r>
        <w:t>Cách bố trí máy chiếu</w:t>
      </w:r>
      <w:bookmarkEnd w:id="308"/>
    </w:p>
    <w:p w14:paraId="324B0ABB" w14:textId="77777777" w:rsidR="007B1A3F" w:rsidRPr="00562157" w:rsidRDefault="007B1A3F" w:rsidP="004846C4">
      <w:pPr>
        <w:pStyle w:val="Problem"/>
        <w:rPr>
          <w:lang w:val="en-US"/>
        </w:rPr>
      </w:pPr>
      <w:r w:rsidRPr="00562157">
        <w:rPr>
          <w:lang w:val="en-US"/>
        </w:rPr>
        <w:t>Vấn đề</w:t>
      </w:r>
    </w:p>
    <w:p w14:paraId="03E77E1B" w14:textId="77777777"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14:paraId="62DD80F0" w14:textId="77777777" w:rsidR="001E171F" w:rsidRDefault="001E171F" w:rsidP="001E171F">
      <w:pPr>
        <w:pStyle w:val="K-Bullet--Heading"/>
        <w:rPr>
          <w:lang w:val="en-US"/>
        </w:rPr>
      </w:pPr>
      <w:r>
        <w:rPr>
          <w:lang w:val="en-US"/>
        </w:rPr>
        <w:t>Chi phí lắp đặt rẻ, dễ và nhanh chóng lắp đặt</w:t>
      </w:r>
    </w:p>
    <w:p w14:paraId="66A85AB1" w14:textId="77777777" w:rsidR="007B1A3F" w:rsidRPr="00562157" w:rsidRDefault="001E171F" w:rsidP="001E171F">
      <w:pPr>
        <w:pStyle w:val="K-Bullet--Heading"/>
        <w:rPr>
          <w:lang w:val="en-US"/>
        </w:rPr>
      </w:pPr>
      <w:r>
        <w:rPr>
          <w:lang w:val="en-US"/>
        </w:rPr>
        <w:t>Nâng cao trải nghiệm người dùng, dễ sử dụng và đẹp mắt</w:t>
      </w:r>
    </w:p>
    <w:p w14:paraId="63AC1A88" w14:textId="77777777" w:rsidR="007B1A3F" w:rsidRPr="00562157" w:rsidRDefault="007B1A3F" w:rsidP="004846C4">
      <w:pPr>
        <w:pStyle w:val="Solution"/>
        <w:rPr>
          <w:lang w:val="en-US"/>
        </w:rPr>
      </w:pPr>
      <w:r w:rsidRPr="00562157">
        <w:rPr>
          <w:lang w:val="en-US"/>
        </w:rPr>
        <w:t>Giải pháp</w:t>
      </w:r>
    </w:p>
    <w:p w14:paraId="5C82B244" w14:textId="77777777"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14:paraId="1CFDB2E5" w14:textId="77777777" w:rsidR="00DA4EE9" w:rsidRPr="00562157" w:rsidRDefault="00EE3FBC" w:rsidP="00DA4EE9">
      <w:pPr>
        <w:pStyle w:val="K-Bullet--Heading"/>
        <w:rPr>
          <w:lang w:val="en-US"/>
        </w:rPr>
      </w:pPr>
      <w:r>
        <w:rPr>
          <w:lang w:val="en-US"/>
        </w:rPr>
        <w:t>Cách 1: Đặt máy chiếu trên cao, chiếu từ trên xuống</w:t>
      </w:r>
    </w:p>
    <w:p w14:paraId="4BC4CD03" w14:textId="77777777"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14:paraId="57F9D36A" w14:textId="77777777"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14:paraId="263075DB" w14:textId="77777777" w:rsidR="004B5089" w:rsidRDefault="00EE3FBC" w:rsidP="004B5089">
      <w:pPr>
        <w:pStyle w:val="Heading4"/>
        <w:rPr>
          <w:lang w:val="en-US"/>
        </w:rPr>
      </w:pPr>
      <w:r>
        <w:rPr>
          <w:lang w:val="en-US"/>
        </w:rPr>
        <w:t>Đặt máy chiếu trên cao</w:t>
      </w:r>
    </w:p>
    <w:p w14:paraId="2C261F10" w14:textId="77777777" w:rsidR="004B5089" w:rsidRDefault="004B5089" w:rsidP="004B5089">
      <w:pPr>
        <w:keepNext/>
        <w:ind w:left="720" w:firstLine="720"/>
      </w:pPr>
      <w:r w:rsidRPr="004B5089">
        <w:rPr>
          <w:noProof/>
        </w:rPr>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1A9E0581" w14:textId="77777777" w:rsidR="00E51693" w:rsidRPr="004B5089" w:rsidRDefault="00E51693"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4430A2B7" w14:textId="77777777" w:rsidR="00E51693" w:rsidRPr="004B5089" w:rsidRDefault="00E5169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64E43212" w14:textId="77777777" w:rsidR="00E51693" w:rsidRDefault="00E5169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5DA5026D" w14:textId="77777777" w:rsidR="00E51693" w:rsidRPr="004B5089" w:rsidRDefault="00E5169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61"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0PDVAcAAHsxAAAOAAAAZHJzL2Uyb0RvYy54bWzsW1lv20YQfi/Q/0DoPRHvQ4gduM7RAkYa&#10;xCnyTFOkRITissu1JffX95tdLkVRkqXYjpu49INMas+ZnWPnm9Gr16tFYdykvM5ZeTKyXpojIy0T&#10;Ns3L2cnor8/vXoQjoxZxOY0LVqYno9u0Hr0+/fWXV8tqktpszoppyg1MUtaTZXUymgtRTcbjOpmn&#10;i7h+yaq0RGPG+CIWeOWz8ZTHS8y+KMa2afrjJePTirMkrWt8+0Y1jk7l/FmWJuLPLKtTYRQnI+xN&#10;yE8uP6/oc3z6Kp7MeFzN86TZRnyPXSzivMSi7VRvYhEb1zzfmmqRJ5zVLBMvE7YYsyzLk1TSAGos&#10;s0fNe86uK0nLbLKcVS2bwNoen+49bfLh5iM38inOzgZ/yniBQ5LrGo4nKUpX4qIW4NN4Wc0msj9x&#10;Vz6+59Vl9ZGjkb6YqTdiwyrjC/oPAo2V5PZty21MaCT40vHCyPewaII22408Dy/yPJI5Do3G+XYQ&#10;ogPaX7hBZHu6+W07RWSaYaCmcK3Qc62A+oz1DuSe2321m2wJaGm3Nmm3bOvRiA+wrwhqACpcJ/CC&#10;hkjNBjtyXNuPFA3gies5vqazYcOeGZK55sO+OfbyAcpWr+Wpfpg8Xc7jKpViWiv5aOTJ1jz9BDWM&#10;y1mRGpZtb/G1GURnIh9biaonNYRrhzhJfoBj4Khnh3YQKX5pjmKR0GnkynEjBz02hCKeVLwW71O2&#10;MOjhZMSxP7mt+KYR9XUXKfd6J7TDWtwWKW2qKD+lGUiFnCqipNFKzwtu3MQwN9OvVrOs7ElDsrwo&#10;2kFKwnqDCqEHNX1pWCoNWTvQlHvtDVyv1vaWK7JStAMXecn43YMz1V9TrWglsq/Y9BbawpkyoXWV&#10;vMvBvIu4Fh9jDpsJhsMPoHXO+D8jYwmbejKq/76OeToyij9KCFlkuS66CfniegFZHN5tueq2lNeL&#10;cwY+QjWxmnyk/qLQjxlniy8w/2e0KpriMsHaJ6NEcP1yLpSthwNJ0rMz2Q2Gt4rFRXlZJTQ5cYnE&#10;4PPqS8yrRiIEZOkD04IdT3qCofrSyJKdXQuW5Y2B1Hxq+AclU2L9BNrm7NI2R5IHYloT/u3aFrqW&#10;ayv7Zfu+a3mNGdbqZoem61uuMmCW47tBOKgbWYVB3Ugrn6m6Qd7VZanr3NzvoW5uz7tZvml6Wtu8&#10;IPLsQd0GdXvm3g0Cv61u2wHKt3s3x3NM00EIQUGIdG99fevcJi1n0LfhNmn8D26T/i598x/Bve2J&#10;ZdvLpG26loXIkUCByAxMGdu1cew6LhtCt36UOYRuMph/3NCtQbW2ASN4jC5YZgFjkKF6J9T6JrRM&#10;RdaWGZr0J+dqwDMr8pzA2g93RH4YRQiSSWMC37WDxoG1KNq+Cdb40e4pWq3ro2hPgh4h4tz2+OEW&#10;k4/0+MexF/4/8Br0TVukLm+ARwbRACZJzOsh0a1YXa0USCixhAFf+gnwJRigbX2M7quPZCsb+2bb&#10;rukAb98H5zqRF4RtwAsNHRTwwQo4oLkSsO0iv0eiuWtf+FTILqUylOZdCh7ns7kwzllZImfBuGGh&#10;tX/v6LvE81JlUZIVMO8LlnytVTZP9lONMrHRSbYYWZFXv2t4fMdFBDkW1wHoK/N12lXaoe+bGgh2&#10;nSgE2t/Nxm3d3ou8pMTRFr5OuRn6uiiNJcIAD5k/I6F8QlbEAo+LaorcQjkDzF/MkHcmxJ/616zI&#10;p++QZJEvlEPelY7Z6EXQ/5u4nje3aTwpmpB6LaeSunkaT9+WU0PcVsiNlkhjI7sBdDedIq+RYnV6&#10;kj1FnBfH9MTFqih1ikVyfV9iSad6+OyK8koqmYH0L0RCp6/lZAjKieSN/NJxYw+nme5e+x7ZJrFq&#10;c1x3Z5tIdogzT5hGcdpE8E5l284KP4Ky0clpX+g7PmIA6Qt3qhiy5I47qNhBZRxUrLG8B1CBDRX7&#10;D3xbWyPQqtsZ52y54eEOlwyQEwMlfS/WUSyoTdQUYexEeSlRhfj5KIC3btxw64WVVejd4dc+jLax&#10;6UQEz2U9xC630W07Xop3FhPESZKWbUHB7ioE7SU2fOXmwMMu4o7Bz80/wPb2LmPbAns4DXiPK1lH&#10;mO0IfyplsauiqJHlTi0R5EhXZPVKXwZZ1jU8RyjCc5PlNqn2GTf439jKsI+L5w2xQm+KDnYY3QZp&#10;81Gd2QMyX1go9/OgQDC0juOEZuQoA6jjBwt1bJEPwSZT7JhuiNsYOai90nt34RZV51AwoH2cqiYj&#10;J7HGnyTYR181EfFm2dK62Ii074ep9UGBYGOE9MEdEQVSWd19D86NwogCO/KQMD2oV+wdHMxQ4DTX&#10;UoSFji87fM+DkyDQT3dwbdagPbjDEcXBg+t4BsszfZsAA5xUt2RWaxjKT1FmqxQsDFB0eyBAf7iC&#10;yVqwn+6c2uTDHdfSw7mIe3j5ncALDsqmAjuyirbvqXJWlIU2VdC2BaQlgk0gs3ngQAd//yP6exl4&#10;ocJf+rrm1wj0E4Luu8RC1r+ZOP0XAAD//wMAUEsDBBQABgAIAAAAIQDd9W+T3QAAAAUBAAAPAAAA&#10;ZHJzL2Rvd25yZXYueG1sTI9BS8NAEIXvgv9hGaE3u4khRWM2pRTtqQi2gnibZqdJaHY2ZLdJ+u/d&#10;9qKXgcd7vPdNvpxMKwbqXWNZQTyPQBCXVjdcKfjavz8+g3AeWWNrmRRcyMGyuL/LMdN25E8adr4S&#10;oYRdhgpq77tMSlfWZNDNbUccvKPtDfog+0rqHsdQblr5FEULabDhsFBjR+uaytPubBRsRhxXSfw2&#10;bE/H9eVnn358b2NSavYwrV5BeJr8Xxiu+AEdisB0sGfWTrQKwiP+doOXLtIExEFB8pJEIItc/qcv&#10;fgEAAP//AwBQSwECLQAUAAYACAAAACEAtoM4kv4AAADhAQAAEwAAAAAAAAAAAAAAAAAAAAAAW0Nv&#10;bnRlbnRfVHlwZXNdLnhtbFBLAQItABQABgAIAAAAIQA4/SH/1gAAAJQBAAALAAAAAAAAAAAAAAAA&#10;AC8BAABfcmVscy8ucmVsc1BLAQItABQABgAIAAAAIQAcL0PDVAcAAHsxAAAOAAAAAAAAAAAAAAAA&#10;AC4CAABkcnMvZTJvRG9jLnhtbFBLAQItABQABgAIAAAAIQDd9W+T3QAAAAUBAAAPAAAAAAAAAAAA&#10;AAAAAK4JAABkcnMvZG93bnJldi54bWxQSwUGAAAAAAQABADzAAAAuAoAAAAA&#10;">
                <v:group id="Group 121" o:spid="_x0000_s1062"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63"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64"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65"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66"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67"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68"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69"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1A9E0581" w14:textId="77777777" w:rsidR="00E51693" w:rsidRPr="004B5089" w:rsidRDefault="00E51693" w:rsidP="004B5089">
                            <w:pPr>
                              <w:pStyle w:val="NormalWeb"/>
                              <w:spacing w:after="0"/>
                              <w:ind w:firstLine="0"/>
                            </w:pPr>
                            <w:r w:rsidRPr="004B5089">
                              <w:rPr>
                                <w:b/>
                                <w:bCs/>
                                <w:color w:val="FF0000"/>
                                <w:kern w:val="24"/>
                              </w:rPr>
                              <w:t>Máy chiếu</w:t>
                            </w:r>
                          </w:p>
                        </w:txbxContent>
                      </v:textbox>
                    </v:rect>
                    <v:rect id="Rectangle 129" o:spid="_x0000_s1070"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071"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072"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073"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074"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075"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4430A2B7" w14:textId="77777777" w:rsidR="00E51693" w:rsidRPr="004B5089" w:rsidRDefault="00E51693" w:rsidP="004B5089">
                        <w:pPr>
                          <w:pStyle w:val="NormalWeb"/>
                          <w:spacing w:after="0"/>
                        </w:pPr>
                        <w:r w:rsidRPr="004B5089">
                          <w:rPr>
                            <w:color w:val="000000" w:themeColor="text1"/>
                            <w:kern w:val="24"/>
                          </w:rPr>
                          <w:t>50cm</w:t>
                        </w:r>
                      </w:p>
                    </w:txbxContent>
                  </v:textbox>
                </v:shape>
                <v:shape id="TextBox 30" o:spid="_x0000_s1076"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64E43212" w14:textId="77777777" w:rsidR="00E51693" w:rsidRDefault="00E5169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077"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5DA5026D" w14:textId="77777777" w:rsidR="00E51693" w:rsidRPr="004B5089" w:rsidRDefault="00E51693" w:rsidP="004B5089">
                        <w:pPr>
                          <w:pStyle w:val="NormalWeb"/>
                          <w:spacing w:after="0"/>
                        </w:pPr>
                        <w:r w:rsidRPr="004B5089">
                          <w:rPr>
                            <w:color w:val="000000" w:themeColor="text1"/>
                            <w:kern w:val="24"/>
                          </w:rPr>
                          <w:t>80cm</w:t>
                        </w:r>
                      </w:p>
                    </w:txbxContent>
                  </v:textbox>
                </v:shape>
                <v:shape id="Straight Arrow Connector 138" o:spid="_x0000_s1078"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1E5AEA30" w14:textId="77777777" w:rsidR="004B5089" w:rsidRPr="004B5089" w:rsidRDefault="004B5089" w:rsidP="004B5089">
      <w:pPr>
        <w:pStyle w:val="Caption"/>
        <w:rPr>
          <w:lang w:val="en-US"/>
        </w:rPr>
      </w:pPr>
      <w:bookmarkStart w:id="309" w:name="_Ref515717544"/>
      <w:bookmarkStart w:id="310" w:name="_Toc515781272"/>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3</w:t>
      </w:r>
      <w:r w:rsidR="0074733C">
        <w:fldChar w:fldCharType="end"/>
      </w:r>
      <w:bookmarkEnd w:id="309"/>
      <w:r>
        <w:rPr>
          <w:noProof/>
        </w:rPr>
        <w:t xml:space="preserve"> Cách bố trí máy chiếu trên cao</w:t>
      </w:r>
      <w:bookmarkEnd w:id="310"/>
    </w:p>
    <w:p w14:paraId="20D6FE11" w14:textId="77777777"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14:paraId="72DDA8B7" w14:textId="77777777" w:rsidR="004B5089" w:rsidRDefault="004B5089" w:rsidP="00DA4EE9">
      <w:pPr>
        <w:rPr>
          <w:lang w:val="en-US"/>
        </w:rPr>
      </w:pPr>
      <w:r>
        <w:rPr>
          <w:lang w:val="en-US"/>
        </w:rPr>
        <w:lastRenderedPageBreak/>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sidR="00F34C67">
        <w:rPr>
          <w:lang w:val="en-US"/>
        </w:rPr>
        <w:t>dụng.Việc</w:t>
      </w:r>
      <w:proofErr w:type="gramEnd"/>
      <w:r w:rsidR="00F34C67">
        <w:rPr>
          <w:lang w:val="en-US"/>
        </w:rPr>
        <w:t xml:space="preserve"> lắp đặt cứng này gây khó khăn nếu về sau có nhu cầu thay đổi, nâng cấp về phần cứng.</w:t>
      </w:r>
    </w:p>
    <w:p w14:paraId="3C9E6CD1"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14:paraId="24C15CFA" w14:textId="77777777" w:rsidR="00F34C67" w:rsidRDefault="00F34C67" w:rsidP="00F34C67">
      <w:pPr>
        <w:pStyle w:val="Heading4"/>
        <w:rPr>
          <w:lang w:val="en-US"/>
        </w:rPr>
      </w:pPr>
      <w:r>
        <w:rPr>
          <w:lang w:val="en-US"/>
        </w:rPr>
        <w:tab/>
        <w:t>Đặt máy chiếu dưới đất theo phương vuông góc mặt đất</w:t>
      </w:r>
    </w:p>
    <w:p w14:paraId="2918AE80" w14:textId="77777777" w:rsidR="00C22F55" w:rsidRDefault="00C22F55" w:rsidP="00C22F55">
      <w:pPr>
        <w:keepNext/>
        <w:ind w:left="518"/>
      </w:pPr>
      <w:bookmarkStart w:id="311" w:name="_Toc360417500"/>
      <w:bookmarkStart w:id="312" w:name="_Toc360417680"/>
      <w:bookmarkStart w:id="313" w:name="_Ref360792512"/>
      <w:bookmarkStart w:id="314" w:name="_Ref360804504"/>
      <w:r>
        <w:rPr>
          <w:noProof/>
        </w:rPr>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7300BC93" w14:textId="77777777" w:rsidR="00E51693" w:rsidRPr="00C22F55" w:rsidRDefault="00E5169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079"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JidngEAAC4DAAAOAAAAZHJzL2Uyb0RvYy54bWysUsFuGyEQvVfKPyDuNfZ2GzUrr6O2UXqp&#10;2kpJPgCz4EVaGDJg7/rvO7C2kza3qpdhYJjHe29Y305uYAeN0YJv+Wqx5Ex7BZ31u5Y/Pd6//8RZ&#10;TNJ3cgCvW37Ukd9urt6tx9DoCnoYOo2MQHxsxtDyPqXQCBFVr52MCwjaU9EAOploizvRoRwJ3Q2i&#10;Wi6vxQjYBQSlY6TTu7nINwXfGK3ST2OiTmxoOXFLJWKJ2xzFZi2bHcrQW3WiIf+BhZPW06MXqDuZ&#10;JNujfQPlrEKIYNJCgRNgjFW6aCA1q+Vfah56GXTRQubEcLEp/j9Y9ePwC5ntaHbXNWdeOhrSo57S&#10;F5hYXRVNtPseEzklxhCb0pH9LelDoPY00W1CyG7m80iH2YzJoMsryWRUJ/+PF88JlKnctFrVdfWR&#10;M0W16qb6UBcY8dIdMKZvGhzLScuRZlpoycOJlWzOV/JjHu7tMJzZzlQyqTRtp1nozZnnFroj0R9p&#10;/C2Pz3uJmjNMw1cov2VG+7xPYOxF/txz8oKGQtkfU3+9L7devvnmNwA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ALsJid&#10;ngEAAC4DAAAOAAAAAAAAAAAAAAAAAC4CAABkcnMvZTJvRG9jLnhtbFBLAQItABQABgAIAAAAIQAc&#10;+1eu3gAAAAkBAAAPAAAAAAAAAAAAAAAAAPgDAABkcnMvZG93bnJldi54bWxQSwUGAAAAAAQABADz&#10;AAAAAwUAAAAA&#10;" filled="f" stroked="f">
                <v:textbox>
                  <w:txbxContent>
                    <w:p w14:paraId="7300BC93" w14:textId="77777777" w:rsidR="00E51693" w:rsidRPr="00C22F55" w:rsidRDefault="00E5169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1D773FCD" w14:textId="77777777" w:rsidR="00E51693" w:rsidRDefault="00E5169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2DC34333" w14:textId="77777777" w:rsidR="00E51693" w:rsidRDefault="00E5169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4F79D5A1" w14:textId="77777777" w:rsidR="00E51693" w:rsidRDefault="00E5169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6F2DBC8A" w14:textId="77777777" w:rsidR="00E51693" w:rsidRDefault="00E5169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515B54AE" w14:textId="77777777" w:rsidR="00E51693" w:rsidRDefault="00E51693"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080"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rE1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6iCDj4yiQXb+QKbKD/u4d9MkF00QfZm&#10;4Y5vOZjPcu7CMUiYsQsHGV6QCba9cKErBLHbDvMgMvjY69aI3ne1bk20tlm30/KQDq5by8oB14Ey&#10;pl2LVr6exRdkfQlhHAv2JMukuIHvDl4wRUd1/PGg3xkGay8j4/mQ2aLZUkY9obPIWoF4LwwJ5Oop&#10;+/UI7gZt/y1q+//BJWviajeWbdx1yY6H2c6Q8NZmBS4ZhLH3RgGMOiGM+piuh0rcJhXv5JYMcv0t&#10;yjXu+4+fcSiasJVVqpCPjmIGWq/Jm39IK5aEoYdkNUaniOA+fG7bigUjV2CCqSIUBOfsq4LHp1ix&#10;ykz+7tTsbshjdxM6LfAB84+jb+dp96pSyoUI0IXfE9yArYb4j6dKt2MHA9FzbpDAnHTBRTcHYnSq&#10;P4attOGmD9AQeNDdCc49QUMgZk0BySg6TIAPxDv5xyHlnMNehKjnAXGF8ZGaUySqBdwXui1sDlCA&#10;ywvGnG7D9yh3t9mbjaGAsb6n2V7xcI+e09bxiRN32D5YanagJyuAEuozV9sDvRM8pAXEeIYCBdoQ&#10;/vrUx5AA93wT4LyGbm6j7zSypwd9Let7azfyfOEJZaVs/Mr2XuRRiPoPWThfnYWz4R052owti204&#10;0LQ5/IRSegLXutGGT6YLG8K8cZubGKBDgCDtGhtdtwMd5h5YbmxVdfVnNyXHc0UQaMMBnI/dsxjC&#10;9cLAHN0kHmM+3MBn9vvLQ06O8RWU19BzktIGgw7nxRyOqB6uezyoerj+M4tFIRHU4Vzb0Dp+gPAM&#10;LqoXbJSHLpwJ1e49GONuNwEu8CjFM8UqAW4A25Cd03+W+TzfVuk0+KUJtXmbX8XAn7Jo38N1+7c7&#10;Xv8L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EMusTXRCAAAA0QAAA4AAAAAAAAAAAAAAAAALgIAAGRycy9lMm9Eb2MueG1s&#10;UEsBAi0AFAAGAAgAAAAhAAEl/Y7cAAAABQEAAA8AAAAAAAAAAAAAAAAAKwsAAGRycy9kb3ducmV2&#10;LnhtbFBLBQYAAAAABAAEAPMAAAA0DAAAAAA=&#10;">
                <v:group id="Group 140" o:spid="_x0000_s1081"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082"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083"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084"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085"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086"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087"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088"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089"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090"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091"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092"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093"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1D773FCD" w14:textId="77777777" w:rsidR="00E51693" w:rsidRDefault="00E51693" w:rsidP="00C22F55">
                          <w:pPr>
                            <w:pStyle w:val="NormalWeb"/>
                            <w:spacing w:after="0"/>
                          </w:pPr>
                          <w:r>
                            <w:rPr>
                              <w:color w:val="000000" w:themeColor="text1"/>
                              <w:kern w:val="24"/>
                            </w:rPr>
                            <w:t>103cm</w:t>
                          </w:r>
                        </w:p>
                      </w:txbxContent>
                    </v:textbox>
                  </v:shape>
                  <v:shape id="TextBox 41" o:spid="_x0000_s1094"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2DC34333" w14:textId="77777777" w:rsidR="00E51693" w:rsidRDefault="00E51693" w:rsidP="00C22F55">
                          <w:pPr>
                            <w:pStyle w:val="NormalWeb"/>
                            <w:spacing w:after="0"/>
                          </w:pPr>
                          <w:r>
                            <w:rPr>
                              <w:color w:val="000000" w:themeColor="text1"/>
                              <w:kern w:val="24"/>
                            </w:rPr>
                            <w:t>180cm</w:t>
                          </w:r>
                        </w:p>
                      </w:txbxContent>
                    </v:textbox>
                  </v:shape>
                  <v:shape id="_x0000_s1095"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4F79D5A1" w14:textId="77777777" w:rsidR="00E51693" w:rsidRDefault="00E51693" w:rsidP="00C22F55">
                          <w:pPr>
                            <w:pStyle w:val="NormalWeb"/>
                            <w:spacing w:after="0"/>
                          </w:pPr>
                          <w:r>
                            <w:rPr>
                              <w:color w:val="000000" w:themeColor="text1"/>
                              <w:kern w:val="24"/>
                            </w:rPr>
                            <w:t>80cm</w:t>
                          </w:r>
                        </w:p>
                      </w:txbxContent>
                    </v:textbox>
                  </v:shape>
                  <v:shape id="Straight Arrow Connector 155" o:spid="_x0000_s1096"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097"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098"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6F2DBC8A" w14:textId="77777777" w:rsidR="00E51693" w:rsidRDefault="00E51693" w:rsidP="00C22F55">
                        <w:pPr>
                          <w:pStyle w:val="NormalWeb"/>
                          <w:spacing w:after="0"/>
                        </w:pPr>
                        <w:r>
                          <w:rPr>
                            <w:color w:val="000000" w:themeColor="text1"/>
                            <w:kern w:val="24"/>
                          </w:rPr>
                          <w:t>75cm</w:t>
                        </w:r>
                      </w:p>
                    </w:txbxContent>
                  </v:textbox>
                </v:shape>
                <v:shape id="Straight Arrow Connector 158" o:spid="_x0000_s1099"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00"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01"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02"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515B54AE" w14:textId="77777777" w:rsidR="00E51693" w:rsidRDefault="00E51693" w:rsidP="00C22F55">
                          <w:pPr>
                            <w:pStyle w:val="NormalWeb"/>
                            <w:spacing w:after="0"/>
                            <w:ind w:firstLine="0"/>
                          </w:pPr>
                          <w:r>
                            <w:rPr>
                              <w:b/>
                              <w:bCs/>
                              <w:color w:val="FF0000"/>
                              <w:kern w:val="24"/>
                            </w:rPr>
                            <w:t>Máy chiếu</w:t>
                          </w:r>
                        </w:p>
                      </w:txbxContent>
                    </v:textbox>
                  </v:rect>
                </v:group>
                <v:line id="Straight Connector 162" o:spid="_x0000_s1103"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04"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37CC7818" w14:textId="77777777" w:rsidR="00413BE8" w:rsidRDefault="00C22F55" w:rsidP="00C22F55">
      <w:pPr>
        <w:pStyle w:val="Caption"/>
        <w:rPr>
          <w:noProof/>
        </w:rPr>
      </w:pPr>
      <w:bookmarkStart w:id="315" w:name="_Ref515717631"/>
      <w:bookmarkStart w:id="316" w:name="_Toc515781273"/>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4</w:t>
      </w:r>
      <w:r w:rsidR="0074733C">
        <w:fldChar w:fldCharType="end"/>
      </w:r>
      <w:bookmarkEnd w:id="315"/>
      <w:r>
        <w:rPr>
          <w:noProof/>
        </w:rPr>
        <w:t xml:space="preserve"> Cách bố trí máy chiếu dưới đất theo phương vuông góc</w:t>
      </w:r>
      <w:bookmarkEnd w:id="316"/>
    </w:p>
    <w:p w14:paraId="3A28053D" w14:textId="77777777" w:rsidR="00C22F55" w:rsidRDefault="00C22F55" w:rsidP="00C22F55"/>
    <w:p w14:paraId="2C5DCACE" w14:textId="77777777"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14:paraId="253A0BEB" w14:textId="77777777" w:rsidR="00E47D2F" w:rsidRDefault="00E47D2F" w:rsidP="00C22F55">
      <w:r>
        <w:lastRenderedPageBreak/>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14:paraId="3EE7E9FF" w14:textId="77777777" w:rsidR="00F70252" w:rsidRDefault="00F70252" w:rsidP="00F70252">
      <w:pPr>
        <w:pStyle w:val="Heading4"/>
        <w:rPr>
          <w:lang w:val="en-US"/>
        </w:rPr>
      </w:pPr>
      <w:r>
        <w:rPr>
          <w:lang w:val="en-US"/>
        </w:rPr>
        <w:tab/>
        <w:t>Đặt máy chiếu dưới đất và áp dụng phản xạ gương</w:t>
      </w:r>
    </w:p>
    <w:p w14:paraId="6208BB3E" w14:textId="77777777" w:rsidR="00120F2D" w:rsidRPr="00120F2D" w:rsidRDefault="00120F2D" w:rsidP="00120F2D">
      <w:pPr>
        <w:rPr>
          <w:lang w:val="en-US"/>
        </w:rPr>
      </w:pPr>
    </w:p>
    <w:p w14:paraId="0404310A" w14:textId="77777777" w:rsidR="00120F2D" w:rsidRDefault="00120F2D" w:rsidP="00120F2D">
      <w:pPr>
        <w:keepNext/>
      </w:pPr>
      <w:r w:rsidRPr="00120F2D">
        <w:rPr>
          <w:noProof/>
        </w:rPr>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051554B7" w14:textId="77777777" w:rsidR="00E51693" w:rsidRDefault="00E5169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05"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yb99QYAAAIzAAAOAAAAZHJzL2Uyb0RvYy54bWzsW9lu20YUfS/QfyD43ogz3IXIgeEsLRCk&#10;QZw2z2MuEhGKww7Hltyv75kZkpK12nLsJgH9IJOalZd3Ofee0ctXy3lp3WSiKXg1sckLx7ayKuFp&#10;UU0n9l+f3/4W2VYjWZWyklfZxL7NGvvV2a+/vFzU44zyGS/TTFiYpGrGi3piz6Ssx6NRk8yyOWte&#10;8Dqr0JhzMWcSt2I6SgVbYPZ5OaKOE4wWXKS14EnWNPj2tWm0z/T8eZ4l8s88bzJplRMbe5P6U+jP&#10;K/U5OnvJxlPB6lmRtNtgJ+xizooKi/ZTvWaSWdei2JpqXiSCNzyXLxI+H/E8L5JMPwOehjgbT/NO&#10;8OtaP8t0vJjWvZgg2g05nTxt8uHmo7CKFO8u8G2rYnO8JL2u5Yb6ibKlfN9IyGm0qKdj3V9JV1++&#10;E/Vl/VGgUX0xNXdKDMtczNV/PKC11NK+7aWNCa0EX3pBHFE/tq0EbdQLwsDzzPtIZnhpW+OS2Zsj&#10;I0fdwnqr/XYWNXSrWYmveZz4LmeszvRbaYw4WvEFnfg+QetYNS0ziwTBlgzbQUpk+rIXYDNuIMtO&#10;epbgUFbfc9SfnqSVZRREPqW2BaGROCBhTIzQOrFSJwp87EVJNQ4ix1fNvWTYuBaNfJfxuaUuJrbA&#10;ZvX07KZ9zasu+p1321LbbeRtmakdltWnLMdz4zVSPVobbHZRCuuGwdTSr3pXWFb3VEPyoiz7QWTX&#10;oFJ2g9q+alimjbgfaESxd7W+t16RV7IfOC8qLnatutpqbvp3T22eVT32FU9vYSX6jcCJNHXytoDw&#10;3rNGfmQC/gJfwgdCmjMu/rWtBfzJxG7+uWYis63yjwoaFxPPUw5I33h+SHEj1luu1luq6/kFhxyJ&#10;Xk1fqv6y7C5zwedf4PrO1apoYlWCtSd2IkV3cyGNn4PzTLLzc90NTqdm8n11WSdqciUlpQafl1+Y&#10;qFuNkNCkD7zTcjbeUAzTV42s+Pm15HnROodOTq38YHFGx5/B9MJdprftvu5peurZ7jguEhFKXHrX&#10;zmLqeR6im7IzF4YImxwMDf7gMYYml1dL7U2p9lqD7f0AtgcTMKhhPexF2rXAkfTQ4eG2R3wv8ABC&#10;VKRrgVoX41zik0gFQWV8xHF8opHDc0c5liRZhaClHEYzY2lmgp+vQ7ZxBn2k0jH4AcGwm9tM88CA&#10;eHfwCUFxLRQPQVHBpG8bFFus3OPoHoIDDa9DcBLEW4Z0KganoecGvjEn4vu43QCOoR+6UWtTQCux&#10;45qA16PxvTOskPnuOXq7/D9weQh0ZGR6KQUrpjNpXfCqAuzlwiJoVdZ7yFNdVG2G0yFhk2VYeVnU&#10;v3coqsULe0XUea4jAlph7xaMlUWlco0tFKYQfAdUddawD567xjupfPr+8PwIyt7vjY4kAyd4Irns&#10;k4LDnkg5SiWEZ8SdIeD5AdUygeEE1VoDoK4bREHgmnQvdKiLgIgn1Rqrs2iV4rXZns78dHNvcIM+&#10;jfsIbILzd61P8L4H9MkY12P1yQk92kaBMI6isPXynYMa9EnVDJSFteUAU+XYm9V81/oEv3FAn0xo&#10;eKQ+Ucf1XIRYBcQBGVDFHPxTX/z62eKdd1CfvFOh1Hq8Qx3FVWUV6BPq+6FP40Gfflp96hmHndDc&#10;/xb65FDf9xBXlT4RQiJkQAN+6iD1z+afegpmpz4d52L2pHpr/onGFJAJ6yh9ohRFqJazGvATko5n&#10;06dVIeG5OIaw5xh26tZxsmGPbukywt8bZQTiUEJ9k/XtjIKUgC2O4T41dxqAujV1wo533SD5DlcR&#10;FElnLUBR+Si7W4nirvKSSVzO6xQ8VjUFpVROwe8nYJeUMTS8LNK3IPT0zb7awp1eakevWTNr+UFc&#10;GT8MirtKtUeeZSx9U6WWvK3BQVc4LgAmDXxCloJDy7C6utI9JSvK+/SERpbVvaokXcFDTK8Uh2mI&#10;M9DsALbdMQE9WZcarHOZ9xu7v2Zyv/HPZlptDaU/bPA0bHnY0wY7zek4f6DMSWlfsgSZ+Z4nXxtl&#10;AWrzOKJgGnVJbI1SX3Pj7hrMXPEHq6oK3rumFmIndMhgXLvMcDCu1uceOTbQqeVz1iV7GmGncW1z&#10;Cpvk3OOM6270QqSKNzAS+PSYOt3Jn9gNAKiUmLrjOw+sWg7xC3HKROIhfuljVU9/5CQ6yCqhVb2P&#10;Y6W10+MXiSIaxSYN2RW/Yj/0cfbMwEOKqpwbDRa2A0sOQey7DWLRQXINrU9gYUeTMYLDlwS0n05D&#10;upSfugFOIqM2qo+CUR8s3WBsg7H9SMyjOvexnylC61MZ2+YBCtf1/ajjk/qDXavELCSRo86E6ezM&#10;jzx1omWAjttFkiGwnRDYdFURP7TQqUj7oxD1S471e11kWP105ew/AAAA//8DAFBLAwQUAAYACAAA&#10;ACEAA+1BhN0AAAAFAQAADwAAAGRycy9kb3ducmV2LnhtbEyPQUvDQBCF74L/YZmCN7uJwZqm2ZRS&#10;1FMRbAXxNs1Ok9DsbMhuk/Tfu3rRy8DjPd77Jl9PphUD9a6xrCCeRyCIS6sbrhR8HF7uUxDOI2ts&#10;LZOCKzlYF7c3OWbajvxOw95XIpSwy1BB7X2XSenKmgy6ue2Ig3eyvUEfZF9J3eMYyk0rH6JoIQ02&#10;HBZq7GhbU3neX4yC1xHHTRI/D7vzaXv9Ojy+fe5iUupuNm1WIDxN/i8MP/gBHYrAdLQX1k60CsIj&#10;/vcG7ylZLkEcFSRpugBZ5PI/ffENAAD//wMAUEsBAi0AFAAGAAgAAAAhALaDOJL+AAAA4QEAABMA&#10;AAAAAAAAAAAAAAAAAAAAAFtDb250ZW50X1R5cGVzXS54bWxQSwECLQAUAAYACAAAACEAOP0h/9YA&#10;AACUAQAACwAAAAAAAAAAAAAAAAAvAQAAX3JlbHMvLnJlbHNQSwECLQAUAAYACAAAACEARfcm/fUG&#10;AAACMwAADgAAAAAAAAAAAAAAAAAuAgAAZHJzL2Uyb0RvYy54bWxQSwECLQAUAAYACAAAACEAA+1B&#10;hN0AAAAFAQAADwAAAAAAAAAAAAAAAABPCQAAZHJzL2Rvd25yZXYueG1sUEsFBgAAAAAEAAQA8wAA&#10;AFkKAAAAAA==&#10;">
                <v:rect id="Rectangle 166" o:spid="_x0000_s1106"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07"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051554B7" w14:textId="77777777" w:rsidR="00E51693" w:rsidRDefault="00E51693" w:rsidP="00120F2D">
                        <w:pPr>
                          <w:pStyle w:val="NormalWeb"/>
                          <w:spacing w:after="0"/>
                          <w:ind w:firstLine="0"/>
                        </w:pPr>
                        <w:r>
                          <w:rPr>
                            <w:b/>
                            <w:bCs/>
                            <w:color w:val="FF0000"/>
                            <w:kern w:val="24"/>
                          </w:rPr>
                          <w:t>Máy chiếu</w:t>
                        </w:r>
                      </w:p>
                    </w:txbxContent>
                  </v:textbox>
                </v:rect>
                <v:rect id="Rectangle 168" o:spid="_x0000_s1108"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09"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10"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11"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12"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13"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14"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15"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16"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17"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18"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19"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20"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21"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22"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1E5FAEC0" w14:textId="77777777" w:rsidR="00F70252" w:rsidRDefault="00120F2D" w:rsidP="00120F2D">
      <w:pPr>
        <w:pStyle w:val="Caption"/>
        <w:rPr>
          <w:noProof/>
        </w:rPr>
      </w:pPr>
      <w:bookmarkStart w:id="317" w:name="_Ref515719473"/>
      <w:bookmarkStart w:id="318" w:name="_Toc515781274"/>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5</w:t>
      </w:r>
      <w:r w:rsidR="0074733C">
        <w:fldChar w:fldCharType="end"/>
      </w:r>
      <w:bookmarkEnd w:id="317"/>
      <w:r>
        <w:rPr>
          <w:noProof/>
        </w:rPr>
        <w:t xml:space="preserve"> Cách bố trí máy chiếu dưới đất kém theo gương</w:t>
      </w:r>
      <w:bookmarkEnd w:id="318"/>
    </w:p>
    <w:p w14:paraId="57BFAD0D" w14:textId="77777777"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14:paraId="6F5EB97D" w14:textId="77777777"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14:paraId="1FFEF496" w14:textId="77777777" w:rsidR="00B66E90" w:rsidRDefault="00B66E90" w:rsidP="00B66E90">
      <w:pPr>
        <w:pStyle w:val="Heading4"/>
        <w:rPr>
          <w:lang w:val="en-US"/>
        </w:rPr>
      </w:pPr>
      <w:r>
        <w:rPr>
          <w:lang w:val="en-US"/>
        </w:rPr>
        <w:tab/>
        <w:t>Kết luận</w:t>
      </w:r>
    </w:p>
    <w:p w14:paraId="12F9E1DB" w14:textId="77777777"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 xml:space="preserve">để tiến hành xây dựng ứng dụng. Phương pháp 1 không mang lại trải nghiệm tốt do vấn </w:t>
      </w:r>
      <w:r>
        <w:rPr>
          <w:lang w:val="en-US"/>
        </w:rPr>
        <w:lastRenderedPageBreak/>
        <w:t>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14:paraId="175A4D5A" w14:textId="77777777"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14:paraId="7E563169" w14:textId="77777777" w:rsidR="00B66E90" w:rsidRPr="00B66E90" w:rsidRDefault="00B66E90" w:rsidP="00120F2D"/>
    <w:p w14:paraId="4BB2806E" w14:textId="77777777" w:rsidR="00191462" w:rsidRPr="00562157" w:rsidRDefault="00F31AD6" w:rsidP="00191462">
      <w:pPr>
        <w:pStyle w:val="Heading3"/>
      </w:pPr>
      <w:bookmarkStart w:id="319" w:name="_Toc515781236"/>
      <w:bookmarkEnd w:id="311"/>
      <w:bookmarkEnd w:id="312"/>
      <w:bookmarkEnd w:id="313"/>
      <w:bookmarkEnd w:id="314"/>
      <w:r>
        <w:t xml:space="preserve">Kỹ thuật ánh xạ tọa độ giữa </w:t>
      </w:r>
      <w:r w:rsidR="00032D0B">
        <w:t>các không gian tọa độ</w:t>
      </w:r>
      <w:bookmarkEnd w:id="319"/>
    </w:p>
    <w:p w14:paraId="19F5DC65" w14:textId="77777777" w:rsidR="008925E1" w:rsidRPr="00562157" w:rsidRDefault="008925E1" w:rsidP="004846C4">
      <w:pPr>
        <w:pStyle w:val="Problem"/>
        <w:rPr>
          <w:lang w:val="en-US"/>
        </w:rPr>
      </w:pPr>
      <w:r w:rsidRPr="00562157">
        <w:rPr>
          <w:lang w:val="en-US"/>
        </w:rPr>
        <w:t>Vấn đề</w:t>
      </w:r>
    </w:p>
    <w:p w14:paraId="0814DFC4" w14:textId="77777777"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14:paraId="23D92A36" w14:textId="77777777"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14:paraId="5D352272" w14:textId="77777777"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14:paraId="5A775E88" w14:textId="77777777" w:rsidR="00005030" w:rsidRPr="00562157" w:rsidRDefault="00005030" w:rsidP="00005030">
      <w:pPr>
        <w:rPr>
          <w:lang w:val="en-US"/>
        </w:rPr>
      </w:pPr>
      <w:r>
        <w:rPr>
          <w:lang w:val="en-US"/>
        </w:rPr>
        <w:t>Vấn đề đặt ra là làm sao ánh xạ tọa độ giữa 2 hệ trục tọa độ này</w:t>
      </w:r>
    </w:p>
    <w:p w14:paraId="30726F8F" w14:textId="77777777" w:rsidR="008925E1" w:rsidRPr="00562157" w:rsidRDefault="008925E1" w:rsidP="004846C4">
      <w:pPr>
        <w:pStyle w:val="Solution"/>
        <w:rPr>
          <w:lang w:val="en-US"/>
        </w:rPr>
      </w:pPr>
      <w:r w:rsidRPr="00562157">
        <w:rPr>
          <w:lang w:val="en-US"/>
        </w:rPr>
        <w:t>Giải pháp</w:t>
      </w:r>
    </w:p>
    <w:p w14:paraId="312E86DC" w14:textId="77777777" w:rsidR="00005030" w:rsidRDefault="00005030" w:rsidP="00005030">
      <w:bookmarkStart w:id="320" w:name="_Toc360417501"/>
      <w:bookmarkStart w:id="321"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14:paraId="60F86B74" w14:textId="77777777" w:rsidR="00005030" w:rsidRDefault="00005030" w:rsidP="00005030">
      <w:pPr>
        <w:rPr>
          <w:rFonts w:eastAsiaTheme="minorHAnsi"/>
          <w:lang w:val="en-US" w:eastAsia="en-US"/>
        </w:rPr>
      </w:pPr>
    </w:p>
    <w:p w14:paraId="353F308F" w14:textId="77777777" w:rsidR="00005030" w:rsidRDefault="00005030" w:rsidP="00005030">
      <w:pPr>
        <w:rPr>
          <w:rFonts w:eastAsiaTheme="minorHAnsi"/>
          <w:lang w:val="en-US" w:eastAsia="en-US"/>
        </w:rPr>
      </w:pPr>
    </w:p>
    <w:p w14:paraId="5436BB9C" w14:textId="77777777" w:rsidR="00005030" w:rsidRDefault="00005030" w:rsidP="00005030">
      <w:pPr>
        <w:keepNext/>
        <w:jc w:val="center"/>
      </w:pPr>
      <w:r>
        <w:rPr>
          <w:noProof/>
        </w:rPr>
        <w:lastRenderedPageBreak/>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14:paraId="52C82B75" w14:textId="77777777" w:rsidR="00005030" w:rsidRPr="005A0ADD" w:rsidRDefault="00005030" w:rsidP="00005030">
      <w:pPr>
        <w:pStyle w:val="Caption"/>
        <w:rPr>
          <w:rFonts w:eastAsiaTheme="minorHAnsi"/>
          <w:lang w:val="en-US" w:eastAsia="en-US"/>
        </w:rPr>
      </w:pPr>
      <w:bookmarkStart w:id="322" w:name="_Ref515730404"/>
      <w:bookmarkStart w:id="323" w:name="_Toc515781275"/>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6</w:t>
      </w:r>
      <w:r w:rsidR="0074733C">
        <w:fldChar w:fldCharType="end"/>
      </w:r>
      <w:bookmarkEnd w:id="322"/>
      <w:r>
        <w:rPr>
          <w:noProof/>
        </w:rPr>
        <w:t xml:space="preserve"> </w:t>
      </w:r>
      <w:r>
        <w:t>Xác định vùng thao tác của hệ thống</w:t>
      </w:r>
      <w:bookmarkEnd w:id="323"/>
    </w:p>
    <w:p w14:paraId="643814E6" w14:textId="77777777" w:rsidR="00005030" w:rsidRDefault="00005030" w:rsidP="00005030"/>
    <w:p w14:paraId="56869CE3" w14:textId="77777777"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14:paraId="053D886F"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0AC34E0" w14:textId="77777777" w:rsidR="00005030" w:rsidRPr="00FA3002" w:rsidRDefault="00445896"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151B5224" w14:textId="77777777"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14:paraId="542AE819" w14:textId="77777777"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14:paraId="0D16E9B1" w14:textId="77777777" w:rsidR="00A3485A" w:rsidRDefault="00A3485A" w:rsidP="00A3485A">
      <w:pPr>
        <w:pStyle w:val="Caption"/>
      </w:pPr>
      <w:bookmarkStart w:id="324" w:name="_Ref515730514"/>
      <w:bookmarkStart w:id="325" w:name="_Toc515781276"/>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7</w:t>
      </w:r>
      <w:r w:rsidR="0074733C">
        <w:fldChar w:fldCharType="end"/>
      </w:r>
      <w:bookmarkEnd w:id="324"/>
      <w:r>
        <w:rPr>
          <w:noProof/>
        </w:rPr>
        <w:t xml:space="preserve"> </w:t>
      </w:r>
      <w:r>
        <w:t>Lấy mẫu Calibration theo 2 trục X, Y</w:t>
      </w:r>
      <w:bookmarkEnd w:id="325"/>
    </w:p>
    <w:p w14:paraId="430FE046" w14:textId="77777777"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xml:space="preserve">).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w:t>
      </w:r>
      <w:proofErr w:type="gramStart"/>
      <w:r>
        <w:t>sau:</w:t>
      </w:r>
      <w:proofErr w:type="gramEnd"/>
    </w:p>
    <w:p w14:paraId="2BDC138B"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11524CA2" w14:textId="77777777" w:rsidR="00A3485A" w:rsidRPr="00A3485A" w:rsidRDefault="00445896"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731EBE62" w14:textId="77777777"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tọa độ 1 điểm trong Unity theo tọa độ nhận được như </w:t>
      </w:r>
      <w:proofErr w:type="gramStart"/>
      <w:r>
        <w:t>sau:</w:t>
      </w:r>
      <w:proofErr w:type="gramEnd"/>
    </w:p>
    <w:p w14:paraId="7D7AAC22" w14:textId="77777777" w:rsidR="00A3485A" w:rsidRPr="00FA3002" w:rsidRDefault="00445896"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7E01F4AC" w14:textId="77777777" w:rsidR="0011007A" w:rsidRDefault="0011007A" w:rsidP="0011007A">
      <w:pPr>
        <w:pStyle w:val="Heading3"/>
      </w:pPr>
      <w:bookmarkStart w:id="326" w:name="_Toc515781237"/>
      <w:r>
        <w:t>Kiến trúc hệ thống</w:t>
      </w:r>
      <w:r w:rsidR="00A575CB">
        <w:t xml:space="preserve"> sự kiện liên hoàn</w:t>
      </w:r>
      <w:bookmarkEnd w:id="326"/>
    </w:p>
    <w:p w14:paraId="2C147135" w14:textId="77777777" w:rsidR="0011007A" w:rsidRDefault="0011007A" w:rsidP="0011007A">
      <w:pPr>
        <w:pStyle w:val="Problem"/>
        <w:rPr>
          <w:lang w:val="en-US"/>
        </w:rPr>
      </w:pPr>
      <w:r>
        <w:rPr>
          <w:lang w:val="en-US"/>
        </w:rPr>
        <w:t>Đặt vấn đề</w:t>
      </w:r>
    </w:p>
    <w:p w14:paraId="2747C882"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07E3FD4B" w14:textId="77777777" w:rsidR="0011007A" w:rsidRPr="0011007A" w:rsidRDefault="0011007A" w:rsidP="0011007A">
      <w:pPr>
        <w:pStyle w:val="Solution"/>
        <w:rPr>
          <w:lang w:val="en-US"/>
        </w:rPr>
      </w:pPr>
      <w:r>
        <w:rPr>
          <w:lang w:val="en-US"/>
        </w:rPr>
        <w:t>Giải pháp</w:t>
      </w:r>
    </w:p>
    <w:p w14:paraId="5078E675" w14:textId="77777777"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14:paraId="492E09E5" w14:textId="77777777" w:rsidR="004A71F6" w:rsidRDefault="004A71F6" w:rsidP="00005030">
      <w:pPr>
        <w:rPr>
          <w:lang w:val="en-US"/>
        </w:rPr>
      </w:pPr>
    </w:p>
    <w:p w14:paraId="063E658B" w14:textId="77777777" w:rsidR="004A71F6" w:rsidRDefault="004A71F6" w:rsidP="00005030">
      <w:pPr>
        <w:rPr>
          <w:lang w:val="en-US"/>
        </w:rPr>
      </w:pPr>
    </w:p>
    <w:p w14:paraId="22CA46B0" w14:textId="77777777" w:rsidR="004A71F6" w:rsidRDefault="004A71F6" w:rsidP="00005030">
      <w:pPr>
        <w:rPr>
          <w:lang w:val="en-US"/>
        </w:rPr>
      </w:pPr>
    </w:p>
    <w:p w14:paraId="45068276" w14:textId="77777777"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14:paraId="25C7CF5F" w14:textId="77777777" w:rsidR="004A71F6" w:rsidRDefault="004A71F6" w:rsidP="004A71F6">
      <w:pPr>
        <w:pStyle w:val="Caption"/>
        <w:rPr>
          <w:noProof/>
        </w:rPr>
      </w:pPr>
      <w:bookmarkStart w:id="327" w:name="_Ref515733006"/>
      <w:bookmarkStart w:id="328" w:name="_Toc515732701"/>
      <w:bookmarkStart w:id="329"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27"/>
      <w:r>
        <w:t xml:space="preserve"> </w:t>
      </w:r>
      <w:r>
        <w:rPr>
          <w:noProof/>
        </w:rPr>
        <w:t>Hệ thống sự kiện</w:t>
      </w:r>
      <w:bookmarkEnd w:id="328"/>
      <w:bookmarkEnd w:id="329"/>
    </w:p>
    <w:p w14:paraId="7D6B3591" w14:textId="77777777" w:rsidR="004A71F6" w:rsidRPr="004A71F6" w:rsidRDefault="004A71F6" w:rsidP="004A71F6"/>
    <w:p w14:paraId="14F2F583" w14:textId="77777777" w:rsidR="004A71F6" w:rsidRDefault="004A71F6" w:rsidP="004A71F6">
      <w:pPr>
        <w:pStyle w:val="Heading4"/>
      </w:pPr>
      <w:r>
        <w:t>T</w:t>
      </w:r>
      <w:r w:rsidRPr="00065364">
        <w:t>hành phần của hệ thống sự kiện</w:t>
      </w:r>
      <w:r>
        <w:t xml:space="preserve"> liên hoàn</w:t>
      </w:r>
    </w:p>
    <w:p w14:paraId="47C1638D" w14:textId="77777777" w:rsidR="004A71F6" w:rsidRDefault="004A71F6" w:rsidP="004A71F6">
      <w:r>
        <w:t>Một hệ thống sự kiện liên hoàn có các thành phần sau :</w:t>
      </w:r>
    </w:p>
    <w:p w14:paraId="61150491" w14:textId="77777777" w:rsidR="004A71F6" w:rsidRDefault="004A71F6" w:rsidP="004A71F6">
      <w:pPr>
        <w:pStyle w:val="Dash"/>
      </w:pPr>
      <w:r>
        <w:t>Một mảng các đối tượng Event, mỗi Event tương ứng với một bộ các hành động tác động lên các Object tùy thuộc vào kịch bản.</w:t>
      </w:r>
    </w:p>
    <w:p w14:paraId="7E5D218A" w14:textId="77777777" w:rsidR="004A71F6" w:rsidRDefault="004A71F6" w:rsidP="004A71F6">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5DC966E" w14:textId="77777777" w:rsidR="004A71F6" w:rsidRDefault="004A71F6" w:rsidP="004A71F6">
      <w:pPr>
        <w:pStyle w:val="Dash"/>
      </w:pPr>
      <w:r>
        <w:t>Một Dictionary các Object sẽ bị tác động trong kịch bản, ở đầu chương trình sẽ tiến hành đăng kí các Object này vào Dictionary.</w:t>
      </w:r>
    </w:p>
    <w:p w14:paraId="0A83D800" w14:textId="77777777" w:rsidR="004A71F6" w:rsidRDefault="004A71F6" w:rsidP="004A71F6">
      <w:pPr>
        <w:pStyle w:val="Dash"/>
      </w:pPr>
      <w:r>
        <w:t>Một kịch bản đầu vào ở dạng JSON File, mô tả các Event. Cấu trúc gồm tên của Event, Action, Pre-conditions, Post-conditions</w:t>
      </w:r>
    </w:p>
    <w:p w14:paraId="7F0229E6" w14:textId="77777777" w:rsidR="004A71F6" w:rsidRDefault="004A71F6" w:rsidP="004A71F6">
      <w:pPr>
        <w:pStyle w:val="Heading4"/>
      </w:pPr>
      <w:r>
        <w:t xml:space="preserve">Cấu trúc của một hệ thống </w:t>
      </w:r>
      <w:r w:rsidR="007C7515">
        <w:t>sự kiện liên hoàn</w:t>
      </w:r>
    </w:p>
    <w:p w14:paraId="110E5BB6" w14:textId="77777777"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6EE11208" w14:textId="77777777" w:rsidR="004A71F6" w:rsidRDefault="004A71F6" w:rsidP="004A71F6">
      <w:pPr>
        <w:pStyle w:val="Caption"/>
        <w:rPr>
          <w:noProof/>
        </w:rPr>
      </w:pPr>
      <w:bookmarkStart w:id="330"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0"/>
      <w:r>
        <w:rPr>
          <w:noProof/>
        </w:rPr>
        <w:t xml:space="preserve"> Hệ thống sự kiện liên hoàn</w:t>
      </w:r>
    </w:p>
    <w:p w14:paraId="4B7DB098" w14:textId="77777777" w:rsidR="008B435D" w:rsidRDefault="008B435D" w:rsidP="004A71F6"/>
    <w:p w14:paraId="2FECA271" w14:textId="77777777"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2420A01F" w14:textId="77777777" w:rsidR="008B435D" w:rsidRDefault="008B435D" w:rsidP="008B435D">
      <w:pPr>
        <w:pStyle w:val="K-Bullet-"/>
      </w:pPr>
      <w:r w:rsidRPr="008B435D">
        <w:rPr>
          <w:b/>
        </w:rPr>
        <w:t>Pre-</w:t>
      </w:r>
      <w:proofErr w:type="gramStart"/>
      <w:r w:rsidRPr="008B435D">
        <w:rPr>
          <w:b/>
        </w:rPr>
        <w:t>conditions</w:t>
      </w:r>
      <w:r>
        <w:t>:</w:t>
      </w:r>
      <w:proofErr w:type="gramEnd"/>
      <w:r>
        <w:t xml:space="preserve"> Tập hợp các điều kiện đầu vào, một Pre-condition gồm các Conditions. Sự kiện được kích hoạt khi một Pre-condition thỏa.</w:t>
      </w:r>
    </w:p>
    <w:p w14:paraId="12AB7B4A" w14:textId="77777777" w:rsidR="008B435D" w:rsidRDefault="008B435D" w:rsidP="008B435D">
      <w:pPr>
        <w:pStyle w:val="K-Bullet-"/>
      </w:pPr>
      <w:proofErr w:type="gramStart"/>
      <w:r w:rsidRPr="008B435D">
        <w:rPr>
          <w:b/>
        </w:rPr>
        <w:t>Conditions</w:t>
      </w:r>
      <w:r>
        <w:t>:</w:t>
      </w:r>
      <w:proofErr w:type="gramEnd"/>
      <w:r>
        <w:t xml:space="preserve"> Là một chuỗi các điều kiện được nối với nhau bằng toán tử &amp;&amp;, một Pre-condition được kích hoạt khi chuỗi các điều kiện đó đều thỏa.</w:t>
      </w:r>
    </w:p>
    <w:p w14:paraId="57A577EF" w14:textId="77777777" w:rsidR="008B435D" w:rsidRDefault="008B435D" w:rsidP="008B435D">
      <w:pPr>
        <w:pStyle w:val="K-Bullet-"/>
      </w:pPr>
      <w:proofErr w:type="gramStart"/>
      <w:r w:rsidRPr="008B435D">
        <w:rPr>
          <w:b/>
        </w:rPr>
        <w:t>Comparators</w:t>
      </w:r>
      <w:r>
        <w:t>:</w:t>
      </w:r>
      <w:proofErr w:type="gramEnd"/>
      <w:r>
        <w:t xml:space="preserve"> L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01F6F28E" w14:textId="77777777"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79C3E62F" w14:textId="77777777" w:rsidR="008B435D" w:rsidRDefault="008B435D" w:rsidP="008B435D">
      <w:pPr>
        <w:pStyle w:val="Caption"/>
      </w:pPr>
      <w:bookmarkStart w:id="331"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1"/>
      <w:r>
        <w:t xml:space="preserve"> </w:t>
      </w:r>
      <w:r w:rsidRPr="00917CC0">
        <w:rPr>
          <w:noProof/>
        </w:rPr>
        <w:t xml:space="preserve">Sơ đồ lớp của </w:t>
      </w:r>
      <w:r w:rsidRPr="008B435D">
        <w:t>Comparator</w:t>
      </w:r>
    </w:p>
    <w:p w14:paraId="6B62868B" w14:textId="77777777" w:rsidR="008B435D" w:rsidRPr="008B435D" w:rsidRDefault="008B435D" w:rsidP="008B435D"/>
    <w:p w14:paraId="3DD081CD" w14:textId="77777777"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597488E"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27C7569D"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25529583"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6C3E7936"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33BCF66B"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3462CA0"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662AFA72" w14:textId="77777777" w:rsidR="00E51693" w:rsidRDefault="00E51693"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23"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vgmfgIAAAwFAAAOAAAAZHJzL2Uyb0RvYy54bWysVF1v2yAUfZ+0/4B4T/1R10usOlUXJ9Ok&#10;7kNq9wMIxjEaBgYkdlftv++C4zRdX6ZpfsDX5nI453Iu1zdDJ9CBGcuVLHFyEWPEJFU1l7sSf3vY&#10;zOYYWUdkTYSSrMSPzOKb5ds3170uWKpaJWpmEIBIW/S6xK1zuogiS1vWEXuhNJMw2SjTEQefZhfV&#10;hvSA3okojeM86pWptVGUWQt/q3ESLwN+0zDqvjSNZQ6JEgM3F0YTxq0fo+U1KXaG6JbTIw3yDyw6&#10;wiVseoKqiCNob/grqI5To6xq3AVVXaSahlMWNICaJP5DzX1LNAtaoDhWn8pk/x8s/Xz4ahCv4ewW&#10;lxhJ0sEhPbDBofdqQP4fVKjXtoDEew2pboAJyA5qrb5T9LtFUq1aInfs1hjVt4zUwDDxK6OzpSOO&#10;9SDb/pOqYSOydyoADY3pfPmgIAjQ4aQeT6fjyVD4mS3y7CoFkhTmkjTNFslV2IMU03JtrPvAVId8&#10;UGIDxx/gyeHOOk+HFFOK302qDRciWEBI1Jc4jxf5KEwJXvtJn2bNbrsSBh2IN1F4jvva87SOO7Cy&#10;4F2J56ckUvhyrGUddnGEizEGJkJ6cFAH3I7RaJmnRbxYz9fzbJal+XqWxVU1u92sslm+Sd5dVZfV&#10;alUlvzzPJCtaXtdMeqqTfZPs7+xxbKTReCcDv5D0QvkmPK+VRy9phCqDqukd1AUf+KMfTeCG7RBM&#10;l+Yez5tkq+pHcIZRY4vClQJBq8xPjHpozxLbH3tiGEbiowR3+V6eAjMF2ykgksLSEjuMxnDlxp7f&#10;a8N3LSCP/pXqFhzY8OCNZxZH30LLBRHH68H39Pl3yHq+xJa/AQ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kBr4Jn4CAAAMBQAA&#10;DgAAAAAAAAAAAAAAAAAuAgAAZHJzL2Uyb0RvYy54bWxQSwECLQAUAAYACAAAACEAEhvdGdoAAAAF&#10;AQAADwAAAAAAAAAAAAAAAADYBAAAZHJzL2Rvd25yZXYueG1sUEsFBgAAAAAEAAQA8wAAAN8FAAAA&#10;AA==&#10;" filled="f" strokeweight=".48pt">
                <v:textbox inset="0,0,0,0">
                  <w:txbxContent>
                    <w:p w14:paraId="5597488E"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27C7569D"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25529583"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6C3E7936"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33BCF66B"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3462CA0" w14:textId="77777777"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662AFA72" w14:textId="77777777" w:rsidR="00E51693" w:rsidRDefault="00E51693"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19D6DF3A" w14:textId="77777777" w:rsidR="004A71F6" w:rsidRDefault="008B435D" w:rsidP="008B435D">
      <w:pPr>
        <w:pStyle w:val="Caption"/>
        <w:rPr>
          <w:sz w:val="26"/>
          <w:szCs w:val="26"/>
        </w:rPr>
      </w:pPr>
      <w:bookmarkStart w:id="332"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2"/>
    </w:p>
    <w:p w14:paraId="633E788E" w14:textId="77777777" w:rsidR="008B435D" w:rsidRPr="008B435D" w:rsidRDefault="008B435D" w:rsidP="008B435D"/>
    <w:p w14:paraId="6EA3BA2C" w14:textId="77777777" w:rsidR="008B435D" w:rsidRDefault="008B435D" w:rsidP="008B435D">
      <w:pPr>
        <w:pStyle w:val="K-Bullet-"/>
      </w:pPr>
      <w:proofErr w:type="gramStart"/>
      <w:r w:rsidRPr="008B435D">
        <w:rPr>
          <w:b/>
        </w:rPr>
        <w:t>Action</w:t>
      </w:r>
      <w:r w:rsidRPr="00091982">
        <w:t>:</w:t>
      </w:r>
      <w:proofErr w:type="gramEnd"/>
      <w:r w:rsidRPr="00091982">
        <w:t xml:space="preserve">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14:paraId="1A2A1AFB" w14:textId="77777777"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5C59BF5C" w14:textId="77777777" w:rsidR="008B435D" w:rsidRDefault="008B435D" w:rsidP="008B435D">
      <w:pPr>
        <w:pStyle w:val="Caption"/>
      </w:pPr>
      <w:bookmarkStart w:id="333"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3"/>
      <w:r>
        <w:rPr>
          <w:noProof/>
        </w:rPr>
        <w:t xml:space="preserve"> </w:t>
      </w:r>
      <w:r>
        <w:t>Sơ đồ lớp của Action</w:t>
      </w:r>
    </w:p>
    <w:p w14:paraId="7A0F24C1" w14:textId="77777777" w:rsidR="008B435D" w:rsidRDefault="008B435D" w:rsidP="008B435D"/>
    <w:p w14:paraId="3201F561" w14:textId="77777777"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FA3177"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4848A428"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5CE7690"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7CA73898"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36330798"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5EB72D1B"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344A4B50" w14:textId="77777777" w:rsidR="00E51693" w:rsidRPr="00665AE1" w:rsidRDefault="00E5169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24"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kHBfwIAAAoFAAAOAAAAZHJzL2Uyb0RvYy54bWysVNuOmzAQfa/Uf7D8ngAJmwtaskpDUlXa&#10;XqTdfoBjm2DV2NR2Atuq/96xCdls96WqygMM9vjMnJkzvr3raolO3FihVY6TcYwRV1QzoQ45/vq4&#10;Gy0wso4oRqRWPMdP3OK71ds3t22T8YmutGTcIABRNmubHFfONVkUWVrxmtixbriCzVKbmjj4NYeI&#10;GdICei2jSRzPolYb1hhNubWwWvSbeBXwy5JT97ksLXdI5hhyc+Ftwnvv39HqlmQHQ5pK0HMa5B+y&#10;qIlQEPQCVRBH0NGIV1C1oEZbXbox1XWky1JQHjgAmyT+g81DRRoeuEBxbHMpk/1/sPTT6YtBguV4&#10;OsVIkRp69Mg7h97pDsES1KdtbAZuDw04ug7Woc+Bq23uNf1mkdKbiqgDXxuj24oTBvkl/mR0dbTH&#10;sR5k337UDOKQo9MBqCtN7YsH5UCADn16uvTG50JhMV3Op/MU1ERhL7mZzpLlJMQg2XC8Mda957pG&#10;3sixgeYHeHK6t86nQ7LBxUdTeiekDAKQCrU5nsXLWU9MS8H8pnez5rDfSINOxEsoPOe49tqtFg6E&#10;LEWd48XFiWS+HFvFQhRHhOxtyEQqDw7sILez1Qvm5zJebhfbRTpKJ7PtKI2LYrTebdLRbJfMb4pp&#10;sdkUyS+fZ5JmlWCMK5/qIN4k/TtxnMeol91Fvi8ovWC+C89r5tHLNEKVgdXwDeyCDnzrexG4bt8F&#10;yU3mHs+LZK/ZEyjD6H5A4UIBo9LmB0YtDGeO7fcjMRwj+UGBuvwkD4YZjP1gEEXhaI4dRr25cf3E&#10;HxsjDhUg9/pVeg0KLEXQxnMWZ93CwAUS58vBT/T1f/B6vsJWvwE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DBkkHBfwIAAAoF&#10;AAAOAAAAAAAAAAAAAAAAAC4CAABkcnMvZTJvRG9jLnhtbFBLAQItABQABgAIAAAAIQBMKKPu2wAA&#10;AAUBAAAPAAAAAAAAAAAAAAAAANkEAABkcnMvZG93bnJldi54bWxQSwUGAAAAAAQABADzAAAA4QUA&#10;AAAA&#10;" filled="f" strokeweight=".48pt">
                <v:textbox inset="0,0,0,0">
                  <w:txbxContent>
                    <w:p w14:paraId="7BFA3177"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4848A428"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5CE7690"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7CA73898"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36330798"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5EB72D1B" w14:textId="77777777"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344A4B50" w14:textId="77777777" w:rsidR="00E51693" w:rsidRPr="00665AE1" w:rsidRDefault="00E5169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2138021F" w14:textId="77777777" w:rsidR="008B435D" w:rsidRDefault="008B435D" w:rsidP="008B435D">
      <w:pPr>
        <w:pStyle w:val="Caption"/>
        <w:rPr>
          <w:noProof/>
        </w:rPr>
      </w:pPr>
      <w:bookmarkStart w:id="334"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4"/>
    </w:p>
    <w:p w14:paraId="7CB632BA" w14:textId="77777777" w:rsidR="00CE082D" w:rsidRPr="00CE082D" w:rsidRDefault="00CE082D" w:rsidP="00CE082D"/>
    <w:p w14:paraId="74C5171B" w14:textId="77777777" w:rsidR="00CE082D" w:rsidRDefault="00CE082D" w:rsidP="00CE082D">
      <w:pPr>
        <w:pStyle w:val="K-Bullet-"/>
      </w:pPr>
      <w:bookmarkStart w:id="335" w:name="_Hlk515631666"/>
      <w:r w:rsidRPr="00CE082D">
        <w:rPr>
          <w:b/>
        </w:rPr>
        <w:t>Post-</w:t>
      </w:r>
      <w:proofErr w:type="gramStart"/>
      <w:r w:rsidRPr="00CE082D">
        <w:rPr>
          <w:b/>
        </w:rPr>
        <w:t>actions</w:t>
      </w:r>
      <w:r w:rsidRPr="00091982">
        <w:t>:</w:t>
      </w:r>
      <w:proofErr w:type="gramEnd"/>
      <w:r w:rsidRPr="00091982">
        <w:t xml:space="preserve">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5"/>
    </w:p>
    <w:p w14:paraId="48146BA8" w14:textId="77777777" w:rsidR="00CE082D" w:rsidRDefault="00CE082D" w:rsidP="00CE082D">
      <w:pPr>
        <w:pStyle w:val="K-Bullet-"/>
      </w:pPr>
      <w:proofErr w:type="gramStart"/>
      <w:r w:rsidRPr="00CE082D">
        <w:rPr>
          <w:b/>
        </w:rPr>
        <w:t>Operator</w:t>
      </w:r>
      <w:r>
        <w:t>:</w:t>
      </w:r>
      <w:proofErr w:type="gramEnd"/>
      <w:r>
        <w:t xml:space="preserve">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14:paraId="5272E7D1" w14:textId="77777777" w:rsidR="00CE082D" w:rsidRDefault="00CE082D" w:rsidP="00CE082D">
      <w:pPr>
        <w:pStyle w:val="K-Bullet-"/>
        <w:numPr>
          <w:ilvl w:val="0"/>
          <w:numId w:val="0"/>
        </w:numPr>
        <w:ind w:left="360" w:hanging="360"/>
      </w:pPr>
    </w:p>
    <w:p w14:paraId="1D342A53" w14:textId="77777777"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5486D1E" w14:textId="77777777" w:rsidR="00CE082D" w:rsidRDefault="00CE082D" w:rsidP="00CE082D">
      <w:pPr>
        <w:pStyle w:val="Caption"/>
      </w:pPr>
      <w:bookmarkStart w:id="336"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36"/>
      <w:r>
        <w:rPr>
          <w:noProof/>
        </w:rPr>
        <w:t xml:space="preserve"> Sơ đồ lớp của Operator</w:t>
      </w:r>
    </w:p>
    <w:p w14:paraId="768F1639" w14:textId="77777777" w:rsidR="00CE082D" w:rsidRDefault="00CE082D" w:rsidP="00CE082D"/>
    <w:p w14:paraId="6A54927F" w14:textId="77777777"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D4373FF"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2FC5D35B"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534A1C1B"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5D250DAD"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718A85D4"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6A3D0A01"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42B5A919" w14:textId="77777777" w:rsidR="00E51693" w:rsidRPr="00665AE1" w:rsidRDefault="00E5169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25"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aRwfwIAAAwFAAAOAAAAZHJzL2Uyb0RvYy54bWysVG1v2yAQ/j5p/wHxPbWdpU5i1am6OJkm&#10;dS9Sux9AAMdoGBiQ2F21/74Dx2m7fpmm+QM+m+O5e+6e4+q6byU6cuuEViXOLlKMuKKaCbUv8bf7&#10;7WSBkfNEMSK14iV+4A5fr96+uepMwae60ZJxiwBEuaIzJW68N0WSONrwlrgLbbiCzVrblnj4tPuE&#10;WdIBeiuTaZrmSactM1ZT7hz8rYZNvIr4dc2p/1LXjnskSwy5+bjauO7CmqyuSLG3xDSCntIg/5BF&#10;S4SCoGeoiniCDla8gmoFtdrp2l9Q3Sa6rgXlkQOwydI/2Nw1xPDIBYrjzLlM7v/B0s/HrxYJBr1b&#10;zjFSpIUm3fPeo/e6R+EfVKgzrgDHOwOuvocN8I5snbnV9LtDSq8bovb8xlrdNZwwyDALJ5NnRwcc&#10;F0B23SfNIBA5eB2B+tq2oXxQEATo0KmHc3dCMhR+XubzfJnCFoW9LJsvL+d5jEGK8bixzn/gukXB&#10;KLGF9kd4crx1PqRDitElRFN6K6SMEpAKdSXO02U+ENNSsLAZ3Jzd79bSoiMJIorPKa577tYKD1KW&#10;oi3x4uxEilCOjWIxiidCDjZkIlUAB3aQ28kaJPO4TJebxWYxm8ym+WYyS6tqcrNdzyb5NptfVu+q&#10;9brKfoU8s1nRCMa4CqmO8s1mfyeP0yANwjsL+AWlF8y38XnNPHmZRqwysBrfkV3UQWj9IALf7/oo&#10;uuki4AWR7DR7AGVYPYwoXClgNNr+xKiD8Syx+3EglmMkPypQV5jl0bCjsRsNoigcLbHHaDDXfpj5&#10;g7Fi3wDyoF+lb0CBtYjaeMripFsYuUjidD2EmX7+Hb2eLrHVbwAAAP//AwBQSwMEFAAGAAgAAAAh&#10;AO3Sj+rZAAAABQEAAA8AAABkcnMvZG93bnJldi54bWxMj8FOwzAQRO9I/IO1SNyoAyLIhDgVQu2F&#10;A1LafoAbL0kg3o1itwl/z8IFLiuNZjT7plwvYVBnnGLPZOF2lYFCatj31Fo47Lc3BlRMjrwbmNDC&#10;F0ZYV5cXpSs8z1TjeZdaJSUUC2ehS2kstI5Nh8HFFY9I4r3zFFwSObXaT26W8jDouyx70MH1JB86&#10;N+JLh83n7hQsYP3RM2/NXI+pPbzGTZ5v3nJrr6+W5ydQCZf0F4YffEGHSpiOfCIf1WBBhqTfK555&#10;vBd5lJDJDeiq1P/pq28AAAD//wMAUEsBAi0AFAAGAAgAAAAhALaDOJL+AAAA4QEAABMAAAAAAAAA&#10;AAAAAAAAAAAAAFtDb250ZW50X1R5cGVzXS54bWxQSwECLQAUAAYACAAAACEAOP0h/9YAAACUAQAA&#10;CwAAAAAAAAAAAAAAAAAvAQAAX3JlbHMvLnJlbHNQSwECLQAUAAYACAAAACEAoQWkcH8CAAAMBQAA&#10;DgAAAAAAAAAAAAAAAAAuAgAAZHJzL2Uyb0RvYy54bWxQSwECLQAUAAYACAAAACEA7dKP6tkAAAAF&#10;AQAADwAAAAAAAAAAAAAAAADZBAAAZHJzL2Rvd25yZXYueG1sUEsFBgAAAAAEAAQA8wAAAN8FAAAA&#10;AA==&#10;" filled="f" strokeweight=".48pt">
                <v:textbox inset="0,0,0,0">
                  <w:txbxContent>
                    <w:p w14:paraId="4D4373FF"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2FC5D35B"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534A1C1B"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5D250DAD"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718A85D4"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6A3D0A01" w14:textId="77777777"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14:paraId="42B5A919" w14:textId="77777777" w:rsidR="00E51693" w:rsidRPr="00665AE1" w:rsidRDefault="00E5169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4E24EAAA" w14:textId="77777777" w:rsidR="00CE082D" w:rsidRDefault="00CE082D" w:rsidP="00CE082D">
      <w:pPr>
        <w:pStyle w:val="Caption"/>
      </w:pPr>
      <w:bookmarkStart w:id="337"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37"/>
    </w:p>
    <w:p w14:paraId="794B59A4" w14:textId="77777777" w:rsidR="00061D35" w:rsidRDefault="00061D35" w:rsidP="00061D35">
      <w:pPr>
        <w:pStyle w:val="Heading3"/>
      </w:pPr>
      <w:bookmarkStart w:id="338" w:name="_Toc515781238"/>
      <w:r>
        <w:t>Giao tiếp giữa các thiết bị tương tác</w:t>
      </w:r>
      <w:bookmarkEnd w:id="338"/>
    </w:p>
    <w:p w14:paraId="5ABAD945" w14:textId="77777777" w:rsidR="00932977" w:rsidRDefault="00932977" w:rsidP="00932977">
      <w:pPr>
        <w:pStyle w:val="Problem"/>
        <w:rPr>
          <w:lang w:val="en-US"/>
        </w:rPr>
      </w:pPr>
      <w:r>
        <w:rPr>
          <w:lang w:val="en-US"/>
        </w:rPr>
        <w:t>Đặt vấn đề</w:t>
      </w:r>
    </w:p>
    <w:p w14:paraId="4D2E0D19" w14:textId="77777777"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 xml:space="preserve">Vậy các module đấy giao tiếp với nhau như thế nào, thông qua phương thức </w:t>
      </w:r>
      <w:proofErr w:type="gramStart"/>
      <w:r>
        <w:rPr>
          <w:lang w:val="en-US"/>
        </w:rPr>
        <w:t>nào ?</w:t>
      </w:r>
      <w:proofErr w:type="gramEnd"/>
    </w:p>
    <w:p w14:paraId="7AB95A89" w14:textId="77777777" w:rsidR="00932977" w:rsidRDefault="00424A10" w:rsidP="00424A10">
      <w:pPr>
        <w:pStyle w:val="Solution"/>
        <w:rPr>
          <w:lang w:val="en-US"/>
        </w:rPr>
      </w:pPr>
      <w:r>
        <w:rPr>
          <w:lang w:val="en-US"/>
        </w:rPr>
        <w:t>Giải pháp</w:t>
      </w:r>
    </w:p>
    <w:p w14:paraId="33D32D89" w14:textId="77777777" w:rsidR="00932977" w:rsidRDefault="00932977" w:rsidP="00932977">
      <w:pPr>
        <w:rPr>
          <w:lang w:val="en-US"/>
        </w:rPr>
      </w:pPr>
    </w:p>
    <w:p w14:paraId="4786ACAC" w14:textId="77777777" w:rsidR="00932977" w:rsidRDefault="00932977" w:rsidP="00932977">
      <w:pPr>
        <w:rPr>
          <w:lang w:val="en-US"/>
        </w:rPr>
      </w:pPr>
    </w:p>
    <w:p w14:paraId="149B1C67" w14:textId="77777777" w:rsidR="00932977" w:rsidRDefault="00932977" w:rsidP="00932977">
      <w:pPr>
        <w:rPr>
          <w:lang w:val="en-US"/>
        </w:rPr>
      </w:pPr>
    </w:p>
    <w:p w14:paraId="1D9D4DB3" w14:textId="77777777" w:rsidR="00932977" w:rsidRDefault="00932977" w:rsidP="00932977">
      <w:pPr>
        <w:rPr>
          <w:lang w:val="en-US"/>
        </w:rPr>
      </w:pPr>
    </w:p>
    <w:p w14:paraId="36BA7AEF" w14:textId="77777777" w:rsidR="00932977" w:rsidRPr="00932977" w:rsidRDefault="00932977" w:rsidP="00932977">
      <w:pPr>
        <w:rPr>
          <w:lang w:val="en-US"/>
        </w:rPr>
      </w:pPr>
    </w:p>
    <w:p w14:paraId="2B0AF16D" w14:textId="77777777"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C2FFC82" w14:textId="77777777" w:rsidR="00E51693" w:rsidRDefault="00E51693" w:rsidP="00932977">
                                <w:pPr>
                                  <w:pStyle w:val="NormalWeb"/>
                                  <w:spacing w:after="101" w:line="216" w:lineRule="auto"/>
                                  <w:jc w:val="center"/>
                                </w:pPr>
                                <w:r>
                                  <w:rPr>
                                    <w:color w:val="FFFFFF" w:themeColor="light1"/>
                                    <w:kern w:val="24"/>
                                  </w:rPr>
                                  <w:t>Module A</w:t>
                                </w:r>
                              </w:p>
                              <w:p w14:paraId="27F6CA4A" w14:textId="77777777" w:rsidR="00E51693" w:rsidRDefault="00E51693"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6038AB4A" w14:textId="77777777" w:rsidR="00E51693" w:rsidRDefault="00E51693" w:rsidP="00932977">
                                <w:pPr>
                                  <w:pStyle w:val="NormalWeb"/>
                                  <w:spacing w:after="101" w:line="216" w:lineRule="auto"/>
                                  <w:jc w:val="center"/>
                                </w:pPr>
                                <w:r>
                                  <w:rPr>
                                    <w:color w:val="FFFFFF" w:themeColor="light1"/>
                                    <w:kern w:val="24"/>
                                  </w:rPr>
                                  <w:t>Module B</w:t>
                                </w:r>
                              </w:p>
                              <w:p w14:paraId="79102466" w14:textId="77777777" w:rsidR="00E51693" w:rsidRDefault="00E51693"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6F8D49FE" w14:textId="77777777" w:rsidR="00E51693" w:rsidRDefault="00E51693" w:rsidP="00932977">
                                <w:pPr>
                                  <w:pStyle w:val="NormalWeb"/>
                                  <w:spacing w:after="101" w:line="216" w:lineRule="auto"/>
                                  <w:jc w:val="center"/>
                                </w:pPr>
                                <w:r>
                                  <w:rPr>
                                    <w:color w:val="FFFFFF" w:themeColor="light1"/>
                                    <w:kern w:val="24"/>
                                  </w:rPr>
                                  <w:t>Module C</w:t>
                                </w:r>
                              </w:p>
                              <w:p w14:paraId="1A5C794E" w14:textId="77777777" w:rsidR="00E51693" w:rsidRDefault="00E51693"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26"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ecBuwUAAJIhAAAOAAAAZHJzL2Uyb0RvYy54bWzsWttu4zYQfS/QfyD0vrFE3YU4izTpBgWC&#10;7WKzi31mJMpWK4kqJcdOv77Di2jHlmMnjb2L1nlQRIqX4XDOmeHQ5+8XVYkeKG8LVo8t58y2EK1T&#10;lhX1ZGx9/fLhXWShtiN1RkpW07H1SFvr/cXPP53Pm4RiNmVlRjmCQeo2mTdja9p1TTIatemUVqQ9&#10;Yw2t4WPOeEU6KPLJKONkDqNX5QjbdjCaM541nKW0baH2Wn20LuT4eU7T7vc8b2mHyrEFsnXyyeXz&#10;XjxHF+ckmXDSTItUi0FeIUVFihomNUNdk46gGS82hqqKlLOW5d1ZyqoRy/MipXINsBrHXlvNDWez&#10;Rq5lkswnjVETqHZNT68eNv348ImjIhtbLrZQTSrYIzktcny5ILrobtsO1DSaN5NENhfKla83vLlr&#10;PnH4KComqiS0sMh5Jf7D+tBCKvvRKBsGRClU+k4QYuxaKIVv2MZR7IdqO9Ip7NlGv3T6q+4ZRn7o&#10;h47q6YYOjrxA9Bz1E0tRjThGNiN3v2L/6Yrdt1sxDhzHc8HgNteNI9uP7UBJ73g2jn13bd0DvZer&#10;39Z/6+oBWO3Sdtp/Zzt3U9JQaZKtMgZlO3Gvyc+AOFJPSpqgz2xWZzRDV4zXQBDIjTcMSo8hNka+&#10;GmtqkxYMa8CUBlTTG9ROxZCk4W13Q1mFxMvYAnjVmZBYCkYewNAlhjMNBJL9YaG8KoERHkiJHBv+&#10;tKHpxqD0fkyJkF5usZ62eyypGK+sP9Mc9ARGj+VMkt3oVckRDDu2ys6R1dMZFYYv6zQztUTw15Oq&#10;clatV5GymZKnlSCYmUUiQwohpMmLsjTyqIlNSzURSVNaH0MmLYqQikquNnLZQ3o6mlxGGKkvVndG&#10;rqqoGR+STeyhoqBcte/NQRmBsId7lj1KsgR6kphUZn9wcHrAlIrYnwGnJxe1SvZD2ETd4hcGZizX&#10;Km18G0p97GOYF+jPc+xYtodN1gSOQ+yG2NMU6GI7BDZfJfAlqnqkPgGpavoi4PUGxSf3AncqAgA/&#10;ChTdxwEAmWGQ7Nd3tzE/P/dhjK5b3C8kReNYaHhph6ht0g8F0OAtabtPhAPHgS4gkgNenDL+t4Xm&#10;EBWNrfavGeHUQuVvNbgO2LhYhFGrBb5auF8t1LPqigHBgSHAbOoVh9Cf1CnMMbbSjveFq07uiUBc&#10;zS5nHcsLHXX0yNGIArzINx1wKKcunb16XUY0HgQXqxENlCXVvFlEg3EQRTYWil0x7t3+HTQgYp7V&#10;3j+2f/cAq7spZD8O0Va4xb8PqMawxhbFmsBnkzVO/n3IVx3Nj+6mRDjlLeOgo8l1GKr9bv7dHGOO&#10;5t+VT5ck5tpxFOsDjEHqyb+jjdjiMEZn/DscNv93/h0O0U/8e/Bm/t23IT0RALCEnx408S3OiCQm&#10;e7F1jB/c14e9Vp+jk3BD1UPnhed9/VYFGR7ZouSTxxe5ruHDyulED0YH2jE5DVk6DPl+N48PSfXd&#10;4fheCN33RO/bMQ59IFxJiFCKvLVjz8nnH9/nmzyMssT/0pn+CFnrwJxqLzln8wR9bd5ds3mN4MN6&#10;omBP74Y4g/yJEztRGNgq383UXYYf2Z4fwx0LACj2fXE5AES1TBu4gQ9d+lsB6AwFxWT9ZUqf79Ip&#10;sVkjZJWSS2llRlr16FvqjIk6ast03b4p6ezPPiH3Ai+zkgNVOWa5vj0Su8vZXsHTy847Mq9qb0DF&#10;r8p8xY7nQV+V+fL8EENBZb70F5X50l8GMl+ifVfKJBi85pxV3+Dq8lLk26C8PSOG4PIzpZeXshlc&#10;Gjaku63vmlSk1YSCxWZ/WXwjvNGG0UH49JH1FzUkWTMM1Vb03CPPpjPV5ubxILdHIs5W7szgEEGd&#10;Roe5fXwRBLEPaWfIO4tBNAKdCHuuoxEYuIDQ5xBo7uW2B5uz5oS+E/oOiD55jw0X/zKE1T9SEL8s&#10;WC1Ljl/+lOLiHwAAAP//AwBQSwMEFAAGAAgAAAAhAOdR0b/dAAAABQEAAA8AAABkcnMvZG93bnJl&#10;di54bWxMj0FLw0AQhe+C/2EZwZvdrKFaYzalFPVUhLaCeJtmp0lodjZkt0n671296GXg8R7vfZMv&#10;J9uKgXrfONagZgkI4tKZhisNH/vXuwUIH5ANto5Jw4U8LIvrqxwz40be0rALlYgl7DPUUIfQZVL6&#10;siaLfuY64ugdXW8xRNlX0vQ4xnLbyvskeZAWG44LNXa0rqk87c5Ww9uI4ypVL8PmdFxfvvbz98+N&#10;Iq1vb6bVM4hAU/gLww9+RIciMh3cmY0XrYb4SPi90Vuo9BHEQUOqnuYgi1z+py++AQAA//8DAFBL&#10;AQItABQABgAIAAAAIQC2gziS/gAAAOEBAAATAAAAAAAAAAAAAAAAAAAAAABbQ29udGVudF9UeXBl&#10;c10ueG1sUEsBAi0AFAAGAAgAAAAhADj9If/WAAAAlAEAAAsAAAAAAAAAAAAAAAAALwEAAF9yZWxz&#10;Ly5yZWxzUEsBAi0AFAAGAAgAAAAhAPoF5wG7BQAAkiEAAA4AAAAAAAAAAAAAAAAALgIAAGRycy9l&#10;Mm9Eb2MueG1sUEsBAi0AFAAGAAgAAAAhAOdR0b/dAAAABQEAAA8AAAAAAAAAAAAAAAAAFQgAAGRy&#10;cy9kb3ducmV2LnhtbFBLBQYAAAAABAAEAPMAAAAfCQAAAAA=&#10;">
                <v:group id="_x0000_s1127"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28"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29"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0C2FFC82" w14:textId="77777777" w:rsidR="00E51693" w:rsidRDefault="00E51693" w:rsidP="00932977">
                          <w:pPr>
                            <w:pStyle w:val="NormalWeb"/>
                            <w:spacing w:after="101" w:line="216" w:lineRule="auto"/>
                            <w:jc w:val="center"/>
                          </w:pPr>
                          <w:r>
                            <w:rPr>
                              <w:color w:val="FFFFFF" w:themeColor="light1"/>
                              <w:kern w:val="24"/>
                            </w:rPr>
                            <w:t>Module A</w:t>
                          </w:r>
                        </w:p>
                        <w:p w14:paraId="27F6CA4A" w14:textId="77777777" w:rsidR="00E51693" w:rsidRDefault="00E51693" w:rsidP="00932977">
                          <w:pPr>
                            <w:pStyle w:val="NormalWeb"/>
                            <w:spacing w:after="101" w:line="216" w:lineRule="auto"/>
                            <w:jc w:val="center"/>
                          </w:pPr>
                          <w:r>
                            <w:rPr>
                              <w:color w:val="FFFFFF" w:themeColor="light1"/>
                              <w:kern w:val="24"/>
                            </w:rPr>
                            <w:t>Trung tâm xử lý và render</w:t>
                          </w:r>
                        </w:p>
                      </w:txbxContent>
                    </v:textbox>
                  </v:shape>
                </v:group>
                <v:group id="Group 43" o:spid="_x0000_s1130"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31"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32"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6038AB4A" w14:textId="77777777" w:rsidR="00E51693" w:rsidRDefault="00E51693" w:rsidP="00932977">
                          <w:pPr>
                            <w:pStyle w:val="NormalWeb"/>
                            <w:spacing w:after="101" w:line="216" w:lineRule="auto"/>
                            <w:jc w:val="center"/>
                          </w:pPr>
                          <w:r>
                            <w:rPr>
                              <w:color w:val="FFFFFF" w:themeColor="light1"/>
                              <w:kern w:val="24"/>
                            </w:rPr>
                            <w:t>Module B</w:t>
                          </w:r>
                        </w:p>
                        <w:p w14:paraId="79102466" w14:textId="77777777" w:rsidR="00E51693" w:rsidRDefault="00E51693" w:rsidP="00932977">
                          <w:pPr>
                            <w:pStyle w:val="NormalWeb"/>
                            <w:spacing w:after="101" w:line="216" w:lineRule="auto"/>
                            <w:jc w:val="center"/>
                          </w:pPr>
                          <w:r>
                            <w:rPr>
                              <w:color w:val="FFFFFF" w:themeColor="light1"/>
                              <w:kern w:val="24"/>
                            </w:rPr>
                            <w:t>Nhận dạng vật thể</w:t>
                          </w:r>
                        </w:p>
                      </w:txbxContent>
                    </v:textbox>
                  </v:shape>
                </v:group>
                <v:group id="Group 46" o:spid="_x0000_s1133"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34"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35"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6F8D49FE" w14:textId="77777777" w:rsidR="00E51693" w:rsidRDefault="00E51693" w:rsidP="00932977">
                          <w:pPr>
                            <w:pStyle w:val="NormalWeb"/>
                            <w:spacing w:after="101" w:line="216" w:lineRule="auto"/>
                            <w:jc w:val="center"/>
                          </w:pPr>
                          <w:r>
                            <w:rPr>
                              <w:color w:val="FFFFFF" w:themeColor="light1"/>
                              <w:kern w:val="24"/>
                            </w:rPr>
                            <w:t>Module C</w:t>
                          </w:r>
                        </w:p>
                        <w:p w14:paraId="1A5C794E" w14:textId="77777777" w:rsidR="00E51693" w:rsidRDefault="00E51693"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36"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37"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68A66BB1" w14:textId="77777777" w:rsidR="00CE082D" w:rsidRDefault="00932977" w:rsidP="00932977">
      <w:pPr>
        <w:pStyle w:val="Caption"/>
      </w:pPr>
      <w:bookmarkStart w:id="339"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39"/>
      <w:r>
        <w:rPr>
          <w:noProof/>
        </w:rPr>
        <w:t xml:space="preserve"> Cấu trúc module của hệ thống</w:t>
      </w:r>
    </w:p>
    <w:p w14:paraId="537E54A5" w14:textId="77777777"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308214A2"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095E6AC3"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14:paraId="06328180" w14:textId="77777777"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14:paraId="5A9EC9FD" w14:textId="77777777"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18B7DB7C" w14:textId="77777777" w:rsidR="00A575CB" w:rsidRDefault="00A575CB" w:rsidP="00A575CB">
      <w:pPr>
        <w:pStyle w:val="Heading3"/>
      </w:pPr>
      <w:bookmarkStart w:id="340" w:name="_Toc515781239"/>
      <w:r>
        <w:t>Kiến trúc MVP</w:t>
      </w:r>
      <w:r w:rsidR="00EB0FC8">
        <w:t xml:space="preserve"> </w:t>
      </w:r>
      <w:r w:rsidR="00EB0FC8">
        <w:rPr>
          <w:i w:val="0"/>
        </w:rPr>
        <w:t>trên các thiết bị di động</w:t>
      </w:r>
      <w:bookmarkEnd w:id="340"/>
    </w:p>
    <w:p w14:paraId="606BDF17" w14:textId="77777777" w:rsidR="00A575CB" w:rsidRDefault="00EB0FC8" w:rsidP="00EB0FC8">
      <w:pPr>
        <w:pStyle w:val="Problem"/>
      </w:pPr>
      <w:r>
        <w:t>Đặt vấn đề</w:t>
      </w:r>
    </w:p>
    <w:p w14:paraId="255A544B" w14:textId="77777777"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14:paraId="15607A0B" w14:textId="77777777" w:rsidR="00EB0FC8" w:rsidRDefault="00EB0FC8" w:rsidP="00EB0FC8">
      <w:pPr>
        <w:pStyle w:val="Solution"/>
      </w:pPr>
      <w:r>
        <w:t>Giải pháp</w:t>
      </w:r>
    </w:p>
    <w:p w14:paraId="3136C5B3" w14:textId="77777777"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14:paraId="1D4B255E" w14:textId="77777777"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14:paraId="66E5499C" w14:textId="77777777" w:rsidR="00BB4C97" w:rsidRDefault="00BB4C97" w:rsidP="00BB4C97">
      <w:pPr>
        <w:pStyle w:val="Caption"/>
        <w:rPr>
          <w:sz w:val="26"/>
          <w:szCs w:val="26"/>
          <w:lang w:val="en-US"/>
        </w:rPr>
      </w:pPr>
      <w:bookmarkStart w:id="341" w:name="_Ref515780807"/>
      <w:bookmarkStart w:id="342" w:name="_Toc515781277"/>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8</w:t>
      </w:r>
      <w:r w:rsidR="0074733C">
        <w:fldChar w:fldCharType="end"/>
      </w:r>
      <w:bookmarkEnd w:id="341"/>
      <w:r>
        <w:rPr>
          <w:noProof/>
        </w:rPr>
        <w:t xml:space="preserve"> </w:t>
      </w:r>
      <w:r>
        <w:rPr>
          <w:sz w:val="26"/>
          <w:szCs w:val="26"/>
        </w:rPr>
        <w:t>Sơ đồ mô hình MVC</w:t>
      </w:r>
      <w:bookmarkEnd w:id="342"/>
      <w:r>
        <w:rPr>
          <w:sz w:val="26"/>
          <w:szCs w:val="26"/>
        </w:rPr>
        <w:t xml:space="preserve"> </w:t>
      </w:r>
    </w:p>
    <w:p w14:paraId="0545C3F0" w14:textId="77777777"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14:paraId="607A6EA1" w14:textId="77777777"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14:paraId="53F30947" w14:textId="77777777" w:rsidR="00BB4C97" w:rsidRDefault="00BB4C97" w:rsidP="00BB4C97">
      <w:pPr>
        <w:pStyle w:val="Caption"/>
        <w:rPr>
          <w:szCs w:val="26"/>
        </w:rPr>
      </w:pPr>
      <w:bookmarkStart w:id="343" w:name="_Ref515780815"/>
      <w:bookmarkStart w:id="344" w:name="_Toc515781278"/>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9</w:t>
      </w:r>
      <w:r w:rsidR="0074733C">
        <w:fldChar w:fldCharType="end"/>
      </w:r>
      <w:bookmarkEnd w:id="343"/>
      <w:r>
        <w:rPr>
          <w:noProof/>
        </w:rPr>
        <w:t xml:space="preserve"> </w:t>
      </w:r>
      <w:r>
        <w:rPr>
          <w:sz w:val="26"/>
          <w:szCs w:val="26"/>
        </w:rPr>
        <w:t>Sơ đồ mô hình MVP</w:t>
      </w:r>
      <w:bookmarkEnd w:id="344"/>
    </w:p>
    <w:p w14:paraId="2DB7CD20" w14:textId="77777777"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14:paraId="7F45006A" w14:textId="77777777" w:rsidR="00BB4C97" w:rsidRDefault="00BB4C97" w:rsidP="00BB4C97">
      <w:pPr>
        <w:rPr>
          <w:lang w:val="en-US"/>
        </w:rPr>
      </w:pPr>
      <w:r>
        <w:t xml:space="preserve">MVP là một mô hình kiến trúc hướng giao diện người dùng được thiết kế để tạo thuận lợi cho việc kiểm thử unit test, </w:t>
      </w:r>
      <w:proofErr w:type="gramStart"/>
      <w:r>
        <w:t>và  tăng</w:t>
      </w:r>
      <w:proofErr w:type="gramEnd"/>
      <w:r>
        <w:t xml:space="preserve">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xml:space="preserve">).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w:t>
      </w:r>
      <w:proofErr w:type="gramStart"/>
      <w:r>
        <w:t>sau:</w:t>
      </w:r>
      <w:proofErr w:type="gramEnd"/>
    </w:p>
    <w:p w14:paraId="152DE0C4" w14:textId="77777777" w:rsidR="00BB4C97" w:rsidRDefault="00BB4C97" w:rsidP="00BB4C97">
      <w:pPr>
        <w:pStyle w:val="Dash"/>
        <w:rPr>
          <w:lang w:val="en-US"/>
        </w:rPr>
      </w:pPr>
      <w:proofErr w:type="gramStart"/>
      <w:r>
        <w:t>Model:</w:t>
      </w:r>
      <w:proofErr w:type="gramEnd"/>
      <w:r>
        <w:t xml:space="preserve"> Tầng xử lí dữ liệu, tầng này chịu trách nhiệm lấy giữ liệu hoặc update dữ liệu ở database hoặc network một cách bất đồng bộ. Sau đó sẽ trả về kết quả cho tầng Presenter thông qua các hàm callback.</w:t>
      </w:r>
    </w:p>
    <w:p w14:paraId="1C14753B" w14:textId="77777777" w:rsidR="00BB4C97" w:rsidRDefault="00BB4C97" w:rsidP="00BB4C97">
      <w:pPr>
        <w:pStyle w:val="Dash"/>
      </w:pPr>
      <w:proofErr w:type="gramStart"/>
      <w:r>
        <w:t>View:</w:t>
      </w:r>
      <w:proofErr w:type="gramEnd"/>
      <w:r>
        <w:t xml:space="preserve"> Tầng xử lí giao diện người dùng. Tầng này chịu trách nhiệm quản lí danh sách các view (bind view), đưa dữ liệu vào view, kiểm soát các animation, input event của user và gửi cho Presenter xử lí các event đó.</w:t>
      </w:r>
    </w:p>
    <w:p w14:paraId="57E20A7C" w14:textId="77777777" w:rsidR="00BB4C97" w:rsidRDefault="00BB4C97" w:rsidP="00BB4C97">
      <w:pPr>
        <w:pStyle w:val="Dash"/>
      </w:pPr>
      <w:proofErr w:type="gramStart"/>
      <w:r>
        <w:t>Presenter:</w:t>
      </w:r>
      <w:proofErr w:type="gramEnd"/>
      <w:r>
        <w:t xml:space="preserve">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14:paraId="15B91DC7" w14:textId="77777777" w:rsidR="00CE082D" w:rsidRDefault="00BB4C97" w:rsidP="007720AB">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14:paraId="79B80FE4" w14:textId="77777777" w:rsidR="00F33271" w:rsidRPr="00562157" w:rsidRDefault="00F33271" w:rsidP="00F33271">
      <w:pPr>
        <w:pStyle w:val="Heading2"/>
        <w:rPr>
          <w:lang w:val="en-US"/>
        </w:rPr>
      </w:pPr>
      <w:bookmarkStart w:id="345" w:name="_Toc515781240"/>
      <w:r w:rsidRPr="00562157">
        <w:rPr>
          <w:lang w:val="en-US"/>
        </w:rPr>
        <w:t xml:space="preserve">Các chức năng của </w:t>
      </w:r>
      <w:bookmarkEnd w:id="320"/>
      <w:bookmarkEnd w:id="321"/>
      <w:r w:rsidR="00455AA8" w:rsidRPr="00562157">
        <w:rPr>
          <w:lang w:val="en-US"/>
        </w:rPr>
        <w:t>hệ thống</w:t>
      </w:r>
      <w:bookmarkEnd w:id="345"/>
    </w:p>
    <w:p w14:paraId="25468B4D" w14:textId="77777777" w:rsidR="00FF3E46" w:rsidRPr="00562157" w:rsidRDefault="00FF3E46" w:rsidP="00532DCB">
      <w:pPr>
        <w:pStyle w:val="Heading3"/>
      </w:pPr>
      <w:bookmarkStart w:id="346" w:name="_Ref360804200"/>
      <w:bookmarkStart w:id="347" w:name="_Toc515781241"/>
      <w:r w:rsidRPr="00562157">
        <w:t>Các cách thức tương tác</w:t>
      </w:r>
      <w:bookmarkEnd w:id="346"/>
      <w:bookmarkEnd w:id="347"/>
    </w:p>
    <w:p w14:paraId="1E5ACAFD" w14:textId="77777777" w:rsidR="00DD3D88" w:rsidRPr="00562157" w:rsidRDefault="00DD3D88" w:rsidP="00532DCB">
      <w:pPr>
        <w:pStyle w:val="Heading3"/>
      </w:pPr>
      <w:bookmarkStart w:id="348" w:name="_Toc515781242"/>
      <w:r w:rsidRPr="00562157">
        <w:t>Màn hình giao diện chính</w:t>
      </w:r>
      <w:bookmarkEnd w:id="348"/>
    </w:p>
    <w:p w14:paraId="1C2A005D" w14:textId="77777777" w:rsidR="007C72D8" w:rsidRDefault="007C72D8" w:rsidP="00CD778B">
      <w:pPr>
        <w:pStyle w:val="Heading2"/>
        <w:rPr>
          <w:lang w:val="en-US"/>
        </w:rPr>
      </w:pPr>
      <w:bookmarkStart w:id="349" w:name="_Toc359938303"/>
      <w:bookmarkStart w:id="350" w:name="_Toc360055380"/>
      <w:bookmarkStart w:id="351" w:name="_Toc360417504"/>
      <w:bookmarkStart w:id="352" w:name="_Toc360417684"/>
      <w:bookmarkStart w:id="353" w:name="_Toc515781243"/>
      <w:r w:rsidRPr="00562157">
        <w:rPr>
          <w:lang w:val="en-US"/>
        </w:rPr>
        <w:t>Kết luận</w:t>
      </w:r>
      <w:bookmarkEnd w:id="349"/>
      <w:bookmarkEnd w:id="350"/>
      <w:bookmarkEnd w:id="351"/>
      <w:bookmarkEnd w:id="352"/>
      <w:bookmarkEnd w:id="353"/>
    </w:p>
    <w:p w14:paraId="125CA8F5" w14:textId="77777777" w:rsidR="006D712D" w:rsidRDefault="006D712D" w:rsidP="006D712D">
      <w:pPr>
        <w:rPr>
          <w:lang w:val="en-US"/>
        </w:rPr>
      </w:pPr>
    </w:p>
    <w:p w14:paraId="07CA8930" w14:textId="77777777" w:rsidR="006D712D" w:rsidRPr="00562157" w:rsidRDefault="006D712D" w:rsidP="006D712D">
      <w:pPr>
        <w:pStyle w:val="Pagetitle"/>
        <w:rPr>
          <w:lang w:val="en-US"/>
        </w:rPr>
      </w:pPr>
      <w:bookmarkStart w:id="354" w:name="_Toc515781244"/>
      <w:r>
        <w:rPr>
          <w:lang w:val="en-US"/>
        </w:rPr>
        <w:lastRenderedPageBreak/>
        <w:t>TÀI LIỆU THAM KHẢO</w:t>
      </w:r>
      <w:bookmarkEnd w:id="354"/>
    </w:p>
    <w:p w14:paraId="7FFDA32B" w14:textId="77777777" w:rsidR="006D712D" w:rsidRPr="006D712D" w:rsidRDefault="006D712D" w:rsidP="006D712D">
      <w:pPr>
        <w:rPr>
          <w:lang w:val="en-US"/>
        </w:rPr>
      </w:pPr>
    </w:p>
    <w:bookmarkEnd w:id="241"/>
    <w:bookmarkEnd w:id="242"/>
    <w:p w14:paraId="40699352" w14:textId="77777777"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14:paraId="2D457D71" w14:textId="77777777"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14:paraId="5DEA2AEC" w14:textId="77777777"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A146C9" w14:textId="77777777" w:rsidR="00FB7DA6" w:rsidRDefault="00FB7DA6" w:rsidP="00CD778B">
      <w:r>
        <w:separator/>
      </w:r>
    </w:p>
    <w:p w14:paraId="05255927" w14:textId="77777777" w:rsidR="00FB7DA6" w:rsidRDefault="00FB7DA6" w:rsidP="00CD778B"/>
  </w:endnote>
  <w:endnote w:type="continuationSeparator" w:id="0">
    <w:p w14:paraId="04D9CF44" w14:textId="77777777" w:rsidR="00FB7DA6" w:rsidRDefault="00FB7DA6" w:rsidP="00CD778B">
      <w:r>
        <w:continuationSeparator/>
      </w:r>
    </w:p>
    <w:p w14:paraId="32F1099E" w14:textId="77777777" w:rsidR="00FB7DA6" w:rsidRDefault="00FB7DA6"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937233"/>
      <w:docPartObj>
        <w:docPartGallery w:val="Page Numbers (Bottom of Page)"/>
        <w:docPartUnique/>
      </w:docPartObj>
    </w:sdtPr>
    <w:sdtEndPr/>
    <w:sdtContent>
      <w:p w14:paraId="76358E78" w14:textId="77777777" w:rsidR="00E51693" w:rsidRDefault="00E5169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7D7586" w14:textId="77777777" w:rsidR="00FB7DA6" w:rsidRDefault="00FB7DA6" w:rsidP="00CD778B">
      <w:r>
        <w:separator/>
      </w:r>
    </w:p>
    <w:p w14:paraId="17129510" w14:textId="77777777" w:rsidR="00FB7DA6" w:rsidRDefault="00FB7DA6" w:rsidP="00CD778B"/>
  </w:footnote>
  <w:footnote w:type="continuationSeparator" w:id="0">
    <w:p w14:paraId="3EED3232" w14:textId="77777777" w:rsidR="00FB7DA6" w:rsidRDefault="00FB7DA6" w:rsidP="00CD778B">
      <w:r>
        <w:continuationSeparator/>
      </w:r>
    </w:p>
    <w:p w14:paraId="2CAB8886" w14:textId="77777777" w:rsidR="00FB7DA6" w:rsidRDefault="00FB7DA6"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BD14565_"/>
      </v:shape>
    </w:pict>
  </w:numPicBullet>
  <w:numPicBullet w:numPicBulletId="1">
    <w:pict>
      <v:shape id="_x0000_i1027" type="#_x0000_t75" style="width:9pt;height:9pt" o:bullet="t">
        <v:imagedata r:id="rId2" o:title="BD14755_"/>
      </v:shape>
    </w:pict>
  </w:numPicBullet>
  <w:numPicBullet w:numPicBulletId="2">
    <w:pict>
      <v:shape id="_x0000_i1028" type="#_x0000_t75" style="width:11.25pt;height:11.25pt" o:bullet="t">
        <v:imagedata r:id="rId3" o:title="BD14752_"/>
      </v:shape>
    </w:pict>
  </w:numPicBullet>
  <w:numPicBullet w:numPicBulletId="3">
    <w:pict>
      <v:shape id="_x0000_i1029" type="#_x0000_t75" style="width:9pt;height:9pt" o:bullet="t">
        <v:imagedata r:id="rId4" o:title="BD14581_"/>
      </v:shape>
    </w:pict>
  </w:numPicBullet>
  <w:numPicBullet w:numPicBulletId="4">
    <w:pict>
      <v:shape id="_x0000_i1030" type="#_x0000_t75" style="width:24.75pt;height:32.25pt" o:bullet="t">
        <v:imagedata r:id="rId5" o:title="light"/>
      </v:shape>
    </w:pict>
  </w:numPicBullet>
  <w:numPicBullet w:numPicBulletId="5">
    <w:pict>
      <v:shape id="_x0000_i1031" type="#_x0000_t75" style="width:24.75pt;height:24.75pt" o:bullet="t">
        <v:imagedata r:id="rId6" o:title="key"/>
      </v:shape>
    </w:pict>
  </w:numPicBullet>
  <w:numPicBullet w:numPicBulletId="6">
    <w:pict>
      <v:shape id="_x0000_i1032" type="#_x0000_t75" style="width:24.75pt;height:30pt" o:bullet="t">
        <v:imagedata r:id="rId7" o:title="lock1"/>
      </v:shape>
    </w:pict>
  </w:numPicBullet>
  <w:numPicBullet w:numPicBulletId="7">
    <w:pict>
      <v:shape id="_x0000_i1033" type="#_x0000_t75" style="width:30pt;height:39pt" o:bullet="t">
        <v:imagedata r:id="rId8" o:title="ProblemBullet"/>
      </v:shape>
    </w:pict>
  </w:numPicBullet>
  <w:numPicBullet w:numPicBulletId="8">
    <w:pict>
      <v:shape id="_x0000_i1034"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7"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8"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29"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1"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2"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0"/>
  </w:num>
  <w:num w:numId="11">
    <w:abstractNumId w:val="28"/>
  </w:num>
  <w:num w:numId="12">
    <w:abstractNumId w:val="22"/>
  </w:num>
  <w:num w:numId="13">
    <w:abstractNumId w:val="24"/>
  </w:num>
  <w:num w:numId="14">
    <w:abstractNumId w:val="25"/>
  </w:num>
  <w:num w:numId="15">
    <w:abstractNumId w:val="20"/>
  </w:num>
  <w:num w:numId="16">
    <w:abstractNumId w:val="31"/>
  </w:num>
  <w:num w:numId="17">
    <w:abstractNumId w:val="27"/>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2"/>
  </w:num>
  <w:num w:numId="29">
    <w:abstractNumId w:val="12"/>
  </w:num>
  <w:num w:numId="30">
    <w:abstractNumId w:val="17"/>
  </w:num>
  <w:num w:numId="31">
    <w:abstractNumId w:val="26"/>
  </w:num>
  <w:num w:numId="32">
    <w:abstractNumId w:val="29"/>
  </w:num>
  <w:num w:numId="33">
    <w:abstractNumId w:val="1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1215"/>
    <w:rsid w:val="00521239"/>
    <w:rsid w:val="00521285"/>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E8CB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4846C4"/>
    <w:pPr>
      <w:numPr>
        <w:numId w:val="30"/>
      </w:numPr>
      <w:spacing w:after="0" w:line="312"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4846C4"/>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7.png"/><Relationship Id="rId76" Type="http://schemas.openxmlformats.org/officeDocument/2006/relationships/image" Target="media/image64.png"/><Relationship Id="rId84" Type="http://schemas.openxmlformats.org/officeDocument/2006/relationships/image" Target="media/image71.png"/><Relationship Id="rId89" Type="http://schemas.openxmlformats.org/officeDocument/2006/relationships/image" Target="media/image76.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1.jpeg"/><Relationship Id="rId66" Type="http://schemas.openxmlformats.org/officeDocument/2006/relationships/image" Target="media/image56.png"/><Relationship Id="rId74" Type="http://schemas.openxmlformats.org/officeDocument/2006/relationships/image" Target="media/image62.png"/><Relationship Id="rId79" Type="http://schemas.openxmlformats.org/officeDocument/2006/relationships/hyperlink" Target="https://docs.unity3d.com/Manual/Lighting.html" TargetMode="External"/><Relationship Id="rId87" Type="http://schemas.openxmlformats.org/officeDocument/2006/relationships/image" Target="media/image74.jpeg"/><Relationship Id="rId5" Type="http://schemas.openxmlformats.org/officeDocument/2006/relationships/webSettings" Target="webSettings.xml"/><Relationship Id="rId61" Type="http://schemas.openxmlformats.org/officeDocument/2006/relationships/image" Target="media/image53.jpe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1.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0.jpeg"/><Relationship Id="rId64" Type="http://schemas.openxmlformats.org/officeDocument/2006/relationships/image" Target="media/image55.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5.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2.jpeg"/><Relationship Id="rId93" Type="http://schemas.openxmlformats.org/officeDocument/2006/relationships/image" Target="media/image80.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9.jpeg"/><Relationship Id="rId62" Type="http://schemas.openxmlformats.org/officeDocument/2006/relationships/image" Target="media/image54.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0.jpe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8.png"/><Relationship Id="rId60" Type="http://schemas.openxmlformats.org/officeDocument/2006/relationships/image" Target="media/image52.png"/><Relationship Id="rId65" Type="http://schemas.openxmlformats.org/officeDocument/2006/relationships/hyperlink" Target="https://docs.unity3d.com/Manual/Materials.html" TargetMode="External"/><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3E608E05-57FA-4BDE-A426-67E9DC9C0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9941</Words>
  <Characters>56670</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47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17T15:20: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